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E56240" w14:textId="2AAD6348" w:rsidR="00DC70CB" w:rsidRDefault="00DC70CB" w:rsidP="00F41478">
      <w:pPr>
        <w:pStyle w:val="Heading1"/>
        <w:rPr>
          <w:lang w:val="en-US"/>
        </w:rPr>
      </w:pPr>
      <w:bookmarkStart w:id="0" w:name="_Hlk118551361"/>
      <w:bookmarkEnd w:id="0"/>
    </w:p>
    <w:p w14:paraId="52047265" w14:textId="77777777" w:rsidR="009E6A5A" w:rsidRPr="00D03849" w:rsidRDefault="009E6A5A" w:rsidP="009E6A5A">
      <w:pPr>
        <w:spacing w:after="0" w:line="240" w:lineRule="auto"/>
        <w:jc w:val="both"/>
        <w:rPr>
          <w:rFonts w:ascii="Times New Roman" w:eastAsia="Times New Roman" w:hAnsi="Times New Roman" w:cs="Times New Roman"/>
          <w:sz w:val="24"/>
          <w:szCs w:val="24"/>
          <w:lang w:eastAsia="en-SG" w:bidi="ta-IN"/>
        </w:rPr>
      </w:pPr>
      <w:r w:rsidRPr="00D03849">
        <w:rPr>
          <w:rFonts w:ascii="Arial" w:eastAsia="Times New Roman" w:hAnsi="Arial" w:cs="Arial"/>
          <w:noProof/>
          <w:color w:val="000000"/>
          <w:sz w:val="36"/>
          <w:szCs w:val="36"/>
          <w:bdr w:val="none" w:sz="0" w:space="0" w:color="auto" w:frame="1"/>
          <w:lang w:eastAsia="en-SG" w:bidi="ta-IN"/>
        </w:rPr>
        <w:drawing>
          <wp:inline distT="0" distB="0" distL="0" distR="0" wp14:anchorId="04FE5016" wp14:editId="2B531949">
            <wp:extent cx="5486400" cy="1974850"/>
            <wp:effectExtent l="0" t="0" r="0" b="6350"/>
            <wp:docPr id="35" name="Picture 3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1974850"/>
                    </a:xfrm>
                    <a:prstGeom prst="rect">
                      <a:avLst/>
                    </a:prstGeom>
                    <a:noFill/>
                    <a:ln>
                      <a:noFill/>
                    </a:ln>
                  </pic:spPr>
                </pic:pic>
              </a:graphicData>
            </a:graphic>
          </wp:inline>
        </w:drawing>
      </w:r>
    </w:p>
    <w:p w14:paraId="0FA56110" w14:textId="77777777" w:rsidR="009E6A5A" w:rsidRPr="00D03849" w:rsidRDefault="009E6A5A" w:rsidP="009E6A5A">
      <w:pPr>
        <w:spacing w:after="0" w:line="240" w:lineRule="auto"/>
        <w:rPr>
          <w:rFonts w:ascii="Times New Roman" w:eastAsia="Times New Roman" w:hAnsi="Times New Roman" w:cs="Times New Roman"/>
          <w:sz w:val="24"/>
          <w:szCs w:val="24"/>
          <w:lang w:eastAsia="en-SG" w:bidi="ta-IN"/>
        </w:rPr>
      </w:pPr>
    </w:p>
    <w:p w14:paraId="56896A85" w14:textId="77777777" w:rsidR="009E6A5A" w:rsidRPr="00D03849" w:rsidRDefault="009E6A5A" w:rsidP="009E6A5A">
      <w:pPr>
        <w:spacing w:before="240" w:after="240" w:line="240" w:lineRule="auto"/>
        <w:jc w:val="both"/>
        <w:rPr>
          <w:rFonts w:ascii="Times New Roman" w:eastAsia="Times New Roman" w:hAnsi="Times New Roman" w:cs="Times New Roman"/>
          <w:sz w:val="24"/>
          <w:szCs w:val="24"/>
          <w:lang w:eastAsia="en-SG" w:bidi="ta-IN"/>
        </w:rPr>
      </w:pPr>
      <w:r w:rsidRPr="00D03849">
        <w:rPr>
          <w:rFonts w:ascii="Arial" w:eastAsia="Times New Roman" w:hAnsi="Arial" w:cs="Arial"/>
          <w:b/>
          <w:bCs/>
          <w:color w:val="000000"/>
          <w:sz w:val="36"/>
          <w:szCs w:val="36"/>
          <w:lang w:eastAsia="en-SG" w:bidi="ta-IN"/>
        </w:rPr>
        <w:t> </w:t>
      </w:r>
    </w:p>
    <w:p w14:paraId="70C843A2" w14:textId="77777777" w:rsidR="009E6A5A" w:rsidRPr="00D03849" w:rsidRDefault="009E6A5A" w:rsidP="009E6A5A">
      <w:pPr>
        <w:spacing w:before="240" w:after="240" w:line="240" w:lineRule="auto"/>
        <w:jc w:val="center"/>
        <w:rPr>
          <w:rFonts w:ascii="Times New Roman" w:eastAsia="Times New Roman" w:hAnsi="Times New Roman" w:cs="Times New Roman"/>
          <w:sz w:val="24"/>
          <w:szCs w:val="24"/>
          <w:lang w:eastAsia="en-SG" w:bidi="ta-IN"/>
        </w:rPr>
      </w:pPr>
      <w:r>
        <w:rPr>
          <w:rFonts w:ascii="Arial" w:eastAsia="Times New Roman" w:hAnsi="Arial" w:cs="Arial"/>
          <w:b/>
          <w:bCs/>
          <w:color w:val="000000"/>
          <w:sz w:val="36"/>
          <w:szCs w:val="36"/>
          <w:lang w:eastAsia="en-SG" w:bidi="ta-IN"/>
        </w:rPr>
        <w:t>CE4003</w:t>
      </w:r>
      <w:r w:rsidRPr="00D03849">
        <w:rPr>
          <w:rFonts w:ascii="Arial" w:eastAsia="Times New Roman" w:hAnsi="Arial" w:cs="Arial"/>
          <w:b/>
          <w:bCs/>
          <w:color w:val="000000"/>
          <w:sz w:val="36"/>
          <w:szCs w:val="36"/>
          <w:lang w:eastAsia="en-SG" w:bidi="ta-IN"/>
        </w:rPr>
        <w:t xml:space="preserve">: </w:t>
      </w:r>
      <w:r>
        <w:rPr>
          <w:rFonts w:ascii="Arial" w:eastAsia="Times New Roman" w:hAnsi="Arial" w:cs="Arial"/>
          <w:b/>
          <w:bCs/>
          <w:color w:val="000000"/>
          <w:sz w:val="36"/>
          <w:szCs w:val="36"/>
          <w:lang w:eastAsia="en-SG" w:bidi="ta-IN"/>
        </w:rPr>
        <w:t>Computer Vision</w:t>
      </w:r>
    </w:p>
    <w:p w14:paraId="4DD79D74" w14:textId="77777777" w:rsidR="009E6A5A" w:rsidRPr="00D03849" w:rsidRDefault="009E6A5A" w:rsidP="009E6A5A">
      <w:pPr>
        <w:spacing w:after="0" w:line="240" w:lineRule="auto"/>
        <w:rPr>
          <w:rFonts w:ascii="Times New Roman" w:eastAsia="Times New Roman" w:hAnsi="Times New Roman" w:cs="Times New Roman"/>
          <w:sz w:val="24"/>
          <w:szCs w:val="24"/>
          <w:lang w:eastAsia="en-SG" w:bidi="ta-IN"/>
        </w:rPr>
      </w:pPr>
    </w:p>
    <w:p w14:paraId="63C051DE" w14:textId="39AB6D15" w:rsidR="009E6A5A" w:rsidRDefault="009E6A5A" w:rsidP="009E6A5A">
      <w:pPr>
        <w:spacing w:before="240" w:after="240" w:line="240" w:lineRule="auto"/>
        <w:jc w:val="center"/>
        <w:rPr>
          <w:rFonts w:ascii="Arial" w:eastAsia="Times New Roman" w:hAnsi="Arial" w:cs="Arial"/>
          <w:b/>
          <w:bCs/>
          <w:color w:val="000000"/>
          <w:sz w:val="36"/>
          <w:szCs w:val="36"/>
          <w:lang w:eastAsia="en-SG" w:bidi="ta-IN"/>
        </w:rPr>
      </w:pPr>
      <w:r>
        <w:rPr>
          <w:rFonts w:ascii="Arial" w:eastAsia="Times New Roman" w:hAnsi="Arial" w:cs="Arial"/>
          <w:b/>
          <w:bCs/>
          <w:color w:val="000000"/>
          <w:sz w:val="36"/>
          <w:szCs w:val="36"/>
          <w:lang w:eastAsia="en-SG" w:bidi="ta-IN"/>
        </w:rPr>
        <w:t xml:space="preserve">Lab </w:t>
      </w:r>
      <w:r>
        <w:rPr>
          <w:rFonts w:ascii="Arial" w:eastAsia="Times New Roman" w:hAnsi="Arial" w:cs="Arial"/>
          <w:b/>
          <w:bCs/>
          <w:color w:val="000000"/>
          <w:sz w:val="36"/>
          <w:szCs w:val="36"/>
          <w:lang w:eastAsia="en-SG" w:bidi="ta-IN"/>
        </w:rPr>
        <w:t>2</w:t>
      </w:r>
      <w:r>
        <w:rPr>
          <w:rFonts w:ascii="Arial" w:eastAsia="Times New Roman" w:hAnsi="Arial" w:cs="Arial"/>
          <w:b/>
          <w:bCs/>
          <w:color w:val="000000"/>
          <w:sz w:val="36"/>
          <w:szCs w:val="36"/>
          <w:lang w:eastAsia="en-SG" w:bidi="ta-IN"/>
        </w:rPr>
        <w:t>:</w:t>
      </w:r>
    </w:p>
    <w:p w14:paraId="64118C9C" w14:textId="0080BA6B" w:rsidR="009E6A5A" w:rsidRPr="00D03849" w:rsidRDefault="00FA73FF" w:rsidP="009E6A5A">
      <w:pPr>
        <w:spacing w:before="240" w:after="240" w:line="240" w:lineRule="auto"/>
        <w:jc w:val="center"/>
        <w:rPr>
          <w:rFonts w:ascii="Times New Roman" w:eastAsia="Times New Roman" w:hAnsi="Times New Roman" w:cs="Times New Roman"/>
          <w:sz w:val="24"/>
          <w:szCs w:val="24"/>
          <w:lang w:eastAsia="en-SG" w:bidi="ta-IN"/>
        </w:rPr>
      </w:pPr>
      <w:r>
        <w:rPr>
          <w:sz w:val="36"/>
          <w:szCs w:val="36"/>
        </w:rPr>
        <w:t xml:space="preserve">Edge Detection </w:t>
      </w:r>
      <w:r w:rsidR="009E6A5A" w:rsidRPr="00D03849">
        <w:rPr>
          <w:sz w:val="36"/>
          <w:szCs w:val="36"/>
        </w:rPr>
        <w:t xml:space="preserve">+ </w:t>
      </w:r>
      <w:r>
        <w:rPr>
          <w:sz w:val="36"/>
          <w:szCs w:val="36"/>
        </w:rPr>
        <w:t>Hough Transform</w:t>
      </w:r>
      <w:r w:rsidR="009E6A5A" w:rsidRPr="00D03849">
        <w:rPr>
          <w:sz w:val="36"/>
          <w:szCs w:val="36"/>
        </w:rPr>
        <w:t xml:space="preserve">+ </w:t>
      </w:r>
      <w:r>
        <w:rPr>
          <w:sz w:val="36"/>
          <w:szCs w:val="36"/>
        </w:rPr>
        <w:t>Stereo Vision</w:t>
      </w:r>
      <w:r w:rsidR="009E6A5A" w:rsidRPr="00D03849">
        <w:rPr>
          <w:sz w:val="36"/>
          <w:szCs w:val="36"/>
        </w:rPr>
        <w:t xml:space="preserve">+ </w:t>
      </w:r>
      <w:r>
        <w:rPr>
          <w:sz w:val="36"/>
          <w:szCs w:val="36"/>
        </w:rPr>
        <w:t>SPM</w:t>
      </w:r>
      <w:r w:rsidR="009E6A5A" w:rsidRPr="00D03849">
        <w:rPr>
          <w:rFonts w:ascii="Arial" w:eastAsia="Times New Roman" w:hAnsi="Arial" w:cs="Arial"/>
          <w:b/>
          <w:bCs/>
          <w:color w:val="000000"/>
          <w:sz w:val="36"/>
          <w:szCs w:val="36"/>
          <w:lang w:eastAsia="en-SG" w:bidi="ta-IN"/>
        </w:rPr>
        <w:br/>
      </w:r>
    </w:p>
    <w:p w14:paraId="104C2A25" w14:textId="77777777" w:rsidR="009E6A5A" w:rsidRPr="00D03849" w:rsidRDefault="009E6A5A" w:rsidP="009E6A5A">
      <w:pPr>
        <w:spacing w:before="240" w:after="240" w:line="240" w:lineRule="auto"/>
        <w:jc w:val="center"/>
        <w:rPr>
          <w:rFonts w:ascii="Times New Roman" w:eastAsia="Times New Roman" w:hAnsi="Times New Roman" w:cs="Times New Roman"/>
          <w:sz w:val="24"/>
          <w:szCs w:val="24"/>
          <w:lang w:eastAsia="en-SG" w:bidi="ta-IN"/>
        </w:rPr>
      </w:pPr>
      <w:r w:rsidRPr="00D03849">
        <w:rPr>
          <w:rFonts w:ascii="Arial" w:eastAsia="Times New Roman" w:hAnsi="Arial" w:cs="Arial"/>
          <w:color w:val="000000"/>
          <w:sz w:val="24"/>
          <w:szCs w:val="24"/>
          <w:lang w:eastAsia="en-SG" w:bidi="ta-IN"/>
        </w:rPr>
        <w:t>Prepared by: </w:t>
      </w:r>
    </w:p>
    <w:p w14:paraId="54F98F61" w14:textId="77777777" w:rsidR="009E6A5A" w:rsidRPr="00D03849" w:rsidRDefault="009E6A5A" w:rsidP="009E6A5A">
      <w:pPr>
        <w:spacing w:after="0" w:line="240" w:lineRule="auto"/>
        <w:jc w:val="center"/>
        <w:rPr>
          <w:rFonts w:ascii="Times New Roman" w:eastAsia="Times New Roman" w:hAnsi="Times New Roman" w:cs="Times New Roman"/>
          <w:sz w:val="24"/>
          <w:szCs w:val="24"/>
          <w:lang w:eastAsia="en-SG" w:bidi="ta-IN"/>
        </w:rPr>
      </w:pPr>
      <w:r w:rsidRPr="00D03849">
        <w:rPr>
          <w:rFonts w:ascii="Arial" w:eastAsia="Times New Roman" w:hAnsi="Arial" w:cs="Arial"/>
          <w:color w:val="000000"/>
          <w:sz w:val="24"/>
          <w:szCs w:val="24"/>
          <w:lang w:eastAsia="en-SG" w:bidi="ta-IN"/>
        </w:rPr>
        <w:t>Venkat Subramanian (U1921075D)</w:t>
      </w:r>
    </w:p>
    <w:p w14:paraId="58C69274" w14:textId="77777777" w:rsidR="00DC70CB" w:rsidRDefault="00DC70CB">
      <w:pPr>
        <w:rPr>
          <w:rFonts w:asciiTheme="majorHAnsi" w:eastAsiaTheme="majorEastAsia" w:hAnsiTheme="majorHAnsi" w:cstheme="majorBidi"/>
          <w:color w:val="2F5496" w:themeColor="accent1" w:themeShade="BF"/>
          <w:sz w:val="32"/>
          <w:szCs w:val="32"/>
          <w:lang w:val="en-US"/>
        </w:rPr>
      </w:pPr>
      <w:r>
        <w:rPr>
          <w:lang w:val="en-US"/>
        </w:rPr>
        <w:br w:type="page"/>
      </w:r>
    </w:p>
    <w:p w14:paraId="4AC9617A" w14:textId="77777777" w:rsidR="008848A7" w:rsidRDefault="008848A7" w:rsidP="00F41478">
      <w:pPr>
        <w:pStyle w:val="Heading1"/>
        <w:rPr>
          <w:lang w:val="en-US"/>
        </w:rPr>
      </w:pPr>
    </w:p>
    <w:sdt>
      <w:sdtPr>
        <w:id w:val="-1305234183"/>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14:paraId="6B09F4F5" w14:textId="36F639BF" w:rsidR="008848A7" w:rsidRDefault="008848A7">
          <w:pPr>
            <w:pStyle w:val="TOCHeading"/>
          </w:pPr>
          <w:r>
            <w:t>Contents</w:t>
          </w:r>
        </w:p>
        <w:p w14:paraId="7F354A3D" w14:textId="4089A2DA" w:rsidR="00DC70CB" w:rsidRDefault="008848A7">
          <w:pPr>
            <w:pStyle w:val="TOC1"/>
            <w:tabs>
              <w:tab w:val="right" w:leader="dot" w:pos="9016"/>
            </w:tabs>
            <w:rPr>
              <w:rFonts w:eastAsiaTheme="minorEastAsia"/>
              <w:noProof/>
              <w:lang w:val="en-SG" w:eastAsia="en-SG" w:bidi="ta-IN"/>
            </w:rPr>
          </w:pPr>
          <w:r>
            <w:fldChar w:fldCharType="begin"/>
          </w:r>
          <w:r>
            <w:instrText xml:space="preserve"> TOC \o "1-3" \h \z \u </w:instrText>
          </w:r>
          <w:r>
            <w:fldChar w:fldCharType="separate"/>
          </w:r>
          <w:hyperlink w:anchor="_Toc118641407" w:history="1">
            <w:r w:rsidR="00DC70CB" w:rsidRPr="009B0E74">
              <w:rPr>
                <w:rStyle w:val="Hyperlink"/>
                <w:noProof/>
                <w:lang w:val="en-US"/>
              </w:rPr>
              <w:t>Edge Detection</w:t>
            </w:r>
            <w:r w:rsidR="00DC70CB">
              <w:rPr>
                <w:noProof/>
                <w:webHidden/>
              </w:rPr>
              <w:tab/>
            </w:r>
            <w:r w:rsidR="00DC70CB">
              <w:rPr>
                <w:noProof/>
                <w:webHidden/>
              </w:rPr>
              <w:fldChar w:fldCharType="begin"/>
            </w:r>
            <w:r w:rsidR="00DC70CB">
              <w:rPr>
                <w:noProof/>
                <w:webHidden/>
              </w:rPr>
              <w:instrText xml:space="preserve"> PAGEREF _Toc118641407 \h </w:instrText>
            </w:r>
            <w:r w:rsidR="00DC70CB">
              <w:rPr>
                <w:noProof/>
                <w:webHidden/>
              </w:rPr>
            </w:r>
            <w:r w:rsidR="00DC70CB">
              <w:rPr>
                <w:noProof/>
                <w:webHidden/>
              </w:rPr>
              <w:fldChar w:fldCharType="separate"/>
            </w:r>
            <w:r w:rsidR="00DC70CB">
              <w:rPr>
                <w:noProof/>
                <w:webHidden/>
              </w:rPr>
              <w:t>2</w:t>
            </w:r>
            <w:r w:rsidR="00DC70CB">
              <w:rPr>
                <w:noProof/>
                <w:webHidden/>
              </w:rPr>
              <w:fldChar w:fldCharType="end"/>
            </w:r>
          </w:hyperlink>
        </w:p>
        <w:p w14:paraId="3A6E102E" w14:textId="26387F51" w:rsidR="00DC70CB" w:rsidRDefault="00DC70CB">
          <w:pPr>
            <w:pStyle w:val="TOC2"/>
            <w:tabs>
              <w:tab w:val="right" w:leader="dot" w:pos="9016"/>
            </w:tabs>
            <w:rPr>
              <w:rFonts w:eastAsiaTheme="minorEastAsia"/>
              <w:noProof/>
              <w:lang w:val="en-SG" w:eastAsia="en-SG" w:bidi="ta-IN"/>
            </w:rPr>
          </w:pPr>
          <w:hyperlink w:anchor="_Toc118641408" w:history="1">
            <w:r w:rsidRPr="009B0E74">
              <w:rPr>
                <w:rStyle w:val="Hyperlink"/>
                <w:noProof/>
                <w:lang w:val="en-US"/>
              </w:rPr>
              <w:t>Part a</w:t>
            </w:r>
            <w:r>
              <w:rPr>
                <w:noProof/>
                <w:webHidden/>
              </w:rPr>
              <w:tab/>
            </w:r>
            <w:r>
              <w:rPr>
                <w:noProof/>
                <w:webHidden/>
              </w:rPr>
              <w:fldChar w:fldCharType="begin"/>
            </w:r>
            <w:r>
              <w:rPr>
                <w:noProof/>
                <w:webHidden/>
              </w:rPr>
              <w:instrText xml:space="preserve"> PAGEREF _Toc118641408 \h </w:instrText>
            </w:r>
            <w:r>
              <w:rPr>
                <w:noProof/>
                <w:webHidden/>
              </w:rPr>
            </w:r>
            <w:r>
              <w:rPr>
                <w:noProof/>
                <w:webHidden/>
              </w:rPr>
              <w:fldChar w:fldCharType="separate"/>
            </w:r>
            <w:r>
              <w:rPr>
                <w:noProof/>
                <w:webHidden/>
              </w:rPr>
              <w:t>2</w:t>
            </w:r>
            <w:r>
              <w:rPr>
                <w:noProof/>
                <w:webHidden/>
              </w:rPr>
              <w:fldChar w:fldCharType="end"/>
            </w:r>
          </w:hyperlink>
        </w:p>
        <w:p w14:paraId="2B6F7EAB" w14:textId="76BC4B3F" w:rsidR="00DC70CB" w:rsidRDefault="00DC70CB">
          <w:pPr>
            <w:pStyle w:val="TOC2"/>
            <w:tabs>
              <w:tab w:val="right" w:leader="dot" w:pos="9016"/>
            </w:tabs>
            <w:rPr>
              <w:rFonts w:eastAsiaTheme="minorEastAsia"/>
              <w:noProof/>
              <w:lang w:val="en-SG" w:eastAsia="en-SG" w:bidi="ta-IN"/>
            </w:rPr>
          </w:pPr>
          <w:hyperlink w:anchor="_Toc118641409" w:history="1">
            <w:r w:rsidRPr="009B0E74">
              <w:rPr>
                <w:rStyle w:val="Hyperlink"/>
                <w:noProof/>
                <w:lang w:val="en-US"/>
              </w:rPr>
              <w:t>Part b</w:t>
            </w:r>
            <w:r>
              <w:rPr>
                <w:noProof/>
                <w:webHidden/>
              </w:rPr>
              <w:tab/>
            </w:r>
            <w:r>
              <w:rPr>
                <w:noProof/>
                <w:webHidden/>
              </w:rPr>
              <w:fldChar w:fldCharType="begin"/>
            </w:r>
            <w:r>
              <w:rPr>
                <w:noProof/>
                <w:webHidden/>
              </w:rPr>
              <w:instrText xml:space="preserve"> PAGEREF _Toc118641409 \h </w:instrText>
            </w:r>
            <w:r>
              <w:rPr>
                <w:noProof/>
                <w:webHidden/>
              </w:rPr>
            </w:r>
            <w:r>
              <w:rPr>
                <w:noProof/>
                <w:webHidden/>
              </w:rPr>
              <w:fldChar w:fldCharType="separate"/>
            </w:r>
            <w:r>
              <w:rPr>
                <w:noProof/>
                <w:webHidden/>
              </w:rPr>
              <w:t>2</w:t>
            </w:r>
            <w:r>
              <w:rPr>
                <w:noProof/>
                <w:webHidden/>
              </w:rPr>
              <w:fldChar w:fldCharType="end"/>
            </w:r>
          </w:hyperlink>
        </w:p>
        <w:p w14:paraId="6F5B244F" w14:textId="297AF4FD" w:rsidR="00DC70CB" w:rsidRDefault="00DC70CB">
          <w:pPr>
            <w:pStyle w:val="TOC2"/>
            <w:tabs>
              <w:tab w:val="right" w:leader="dot" w:pos="9016"/>
            </w:tabs>
            <w:rPr>
              <w:rFonts w:eastAsiaTheme="minorEastAsia"/>
              <w:noProof/>
              <w:lang w:val="en-SG" w:eastAsia="en-SG" w:bidi="ta-IN"/>
            </w:rPr>
          </w:pPr>
          <w:hyperlink w:anchor="_Toc118641410" w:history="1">
            <w:r w:rsidRPr="009B0E74">
              <w:rPr>
                <w:rStyle w:val="Hyperlink"/>
                <w:noProof/>
              </w:rPr>
              <w:t>Part c</w:t>
            </w:r>
            <w:r>
              <w:rPr>
                <w:noProof/>
                <w:webHidden/>
              </w:rPr>
              <w:tab/>
            </w:r>
            <w:r>
              <w:rPr>
                <w:noProof/>
                <w:webHidden/>
              </w:rPr>
              <w:fldChar w:fldCharType="begin"/>
            </w:r>
            <w:r>
              <w:rPr>
                <w:noProof/>
                <w:webHidden/>
              </w:rPr>
              <w:instrText xml:space="preserve"> PAGEREF _Toc118641410 \h </w:instrText>
            </w:r>
            <w:r>
              <w:rPr>
                <w:noProof/>
                <w:webHidden/>
              </w:rPr>
            </w:r>
            <w:r>
              <w:rPr>
                <w:noProof/>
                <w:webHidden/>
              </w:rPr>
              <w:fldChar w:fldCharType="separate"/>
            </w:r>
            <w:r>
              <w:rPr>
                <w:noProof/>
                <w:webHidden/>
              </w:rPr>
              <w:t>3</w:t>
            </w:r>
            <w:r>
              <w:rPr>
                <w:noProof/>
                <w:webHidden/>
              </w:rPr>
              <w:fldChar w:fldCharType="end"/>
            </w:r>
          </w:hyperlink>
        </w:p>
        <w:p w14:paraId="168CE1C3" w14:textId="2239E065" w:rsidR="00DC70CB" w:rsidRDefault="00DC70CB">
          <w:pPr>
            <w:pStyle w:val="TOC2"/>
            <w:tabs>
              <w:tab w:val="right" w:leader="dot" w:pos="9016"/>
            </w:tabs>
            <w:rPr>
              <w:rFonts w:eastAsiaTheme="minorEastAsia"/>
              <w:noProof/>
              <w:lang w:val="en-SG" w:eastAsia="en-SG" w:bidi="ta-IN"/>
            </w:rPr>
          </w:pPr>
          <w:hyperlink w:anchor="_Toc118641411" w:history="1">
            <w:r w:rsidRPr="009B0E74">
              <w:rPr>
                <w:rStyle w:val="Hyperlink"/>
                <w:noProof/>
              </w:rPr>
              <w:t>Part d</w:t>
            </w:r>
            <w:r>
              <w:rPr>
                <w:noProof/>
                <w:webHidden/>
              </w:rPr>
              <w:tab/>
            </w:r>
            <w:r>
              <w:rPr>
                <w:noProof/>
                <w:webHidden/>
              </w:rPr>
              <w:fldChar w:fldCharType="begin"/>
            </w:r>
            <w:r>
              <w:rPr>
                <w:noProof/>
                <w:webHidden/>
              </w:rPr>
              <w:instrText xml:space="preserve"> PAGEREF _Toc118641411 \h </w:instrText>
            </w:r>
            <w:r>
              <w:rPr>
                <w:noProof/>
                <w:webHidden/>
              </w:rPr>
            </w:r>
            <w:r>
              <w:rPr>
                <w:noProof/>
                <w:webHidden/>
              </w:rPr>
              <w:fldChar w:fldCharType="separate"/>
            </w:r>
            <w:r>
              <w:rPr>
                <w:noProof/>
                <w:webHidden/>
              </w:rPr>
              <w:t>4</w:t>
            </w:r>
            <w:r>
              <w:rPr>
                <w:noProof/>
                <w:webHidden/>
              </w:rPr>
              <w:fldChar w:fldCharType="end"/>
            </w:r>
          </w:hyperlink>
        </w:p>
        <w:p w14:paraId="35BDC172" w14:textId="64745FE2" w:rsidR="00DC70CB" w:rsidRDefault="00DC70CB">
          <w:pPr>
            <w:pStyle w:val="TOC2"/>
            <w:tabs>
              <w:tab w:val="right" w:leader="dot" w:pos="9016"/>
            </w:tabs>
            <w:rPr>
              <w:rFonts w:eastAsiaTheme="minorEastAsia"/>
              <w:noProof/>
              <w:lang w:val="en-SG" w:eastAsia="en-SG" w:bidi="ta-IN"/>
            </w:rPr>
          </w:pPr>
          <w:hyperlink w:anchor="_Toc118641412" w:history="1">
            <w:r w:rsidRPr="009B0E74">
              <w:rPr>
                <w:rStyle w:val="Hyperlink"/>
                <w:noProof/>
              </w:rPr>
              <w:t>Part e</w:t>
            </w:r>
            <w:r>
              <w:rPr>
                <w:noProof/>
                <w:webHidden/>
              </w:rPr>
              <w:tab/>
            </w:r>
            <w:r>
              <w:rPr>
                <w:noProof/>
                <w:webHidden/>
              </w:rPr>
              <w:fldChar w:fldCharType="begin"/>
            </w:r>
            <w:r>
              <w:rPr>
                <w:noProof/>
                <w:webHidden/>
              </w:rPr>
              <w:instrText xml:space="preserve"> PAGEREF _Toc118641412 \h </w:instrText>
            </w:r>
            <w:r>
              <w:rPr>
                <w:noProof/>
                <w:webHidden/>
              </w:rPr>
            </w:r>
            <w:r>
              <w:rPr>
                <w:noProof/>
                <w:webHidden/>
              </w:rPr>
              <w:fldChar w:fldCharType="separate"/>
            </w:r>
            <w:r>
              <w:rPr>
                <w:noProof/>
                <w:webHidden/>
              </w:rPr>
              <w:t>5</w:t>
            </w:r>
            <w:r>
              <w:rPr>
                <w:noProof/>
                <w:webHidden/>
              </w:rPr>
              <w:fldChar w:fldCharType="end"/>
            </w:r>
          </w:hyperlink>
        </w:p>
        <w:p w14:paraId="4BB2F074" w14:textId="6796A73C" w:rsidR="00DC70CB" w:rsidRDefault="00DC70CB">
          <w:pPr>
            <w:pStyle w:val="TOC1"/>
            <w:tabs>
              <w:tab w:val="right" w:leader="dot" w:pos="9016"/>
            </w:tabs>
            <w:rPr>
              <w:rFonts w:eastAsiaTheme="minorEastAsia"/>
              <w:noProof/>
              <w:lang w:val="en-SG" w:eastAsia="en-SG" w:bidi="ta-IN"/>
            </w:rPr>
          </w:pPr>
          <w:hyperlink w:anchor="_Toc118641413" w:history="1">
            <w:r w:rsidRPr="009B0E74">
              <w:rPr>
                <w:rStyle w:val="Hyperlink"/>
                <w:noProof/>
              </w:rPr>
              <w:t>Hough Transform</w:t>
            </w:r>
            <w:r>
              <w:rPr>
                <w:noProof/>
                <w:webHidden/>
              </w:rPr>
              <w:tab/>
            </w:r>
            <w:r>
              <w:rPr>
                <w:noProof/>
                <w:webHidden/>
              </w:rPr>
              <w:fldChar w:fldCharType="begin"/>
            </w:r>
            <w:r>
              <w:rPr>
                <w:noProof/>
                <w:webHidden/>
              </w:rPr>
              <w:instrText xml:space="preserve"> PAGEREF _Toc118641413 \h </w:instrText>
            </w:r>
            <w:r>
              <w:rPr>
                <w:noProof/>
                <w:webHidden/>
              </w:rPr>
            </w:r>
            <w:r>
              <w:rPr>
                <w:noProof/>
                <w:webHidden/>
              </w:rPr>
              <w:fldChar w:fldCharType="separate"/>
            </w:r>
            <w:r>
              <w:rPr>
                <w:noProof/>
                <w:webHidden/>
              </w:rPr>
              <w:t>6</w:t>
            </w:r>
            <w:r>
              <w:rPr>
                <w:noProof/>
                <w:webHidden/>
              </w:rPr>
              <w:fldChar w:fldCharType="end"/>
            </w:r>
          </w:hyperlink>
        </w:p>
        <w:p w14:paraId="2ABF7B44" w14:textId="183D3B51" w:rsidR="00DC70CB" w:rsidRDefault="00DC70CB">
          <w:pPr>
            <w:pStyle w:val="TOC2"/>
            <w:tabs>
              <w:tab w:val="right" w:leader="dot" w:pos="9016"/>
            </w:tabs>
            <w:rPr>
              <w:rFonts w:eastAsiaTheme="minorEastAsia"/>
              <w:noProof/>
              <w:lang w:val="en-SG" w:eastAsia="en-SG" w:bidi="ta-IN"/>
            </w:rPr>
          </w:pPr>
          <w:hyperlink w:anchor="_Toc118641414" w:history="1">
            <w:r w:rsidRPr="009B0E74">
              <w:rPr>
                <w:rStyle w:val="Hyperlink"/>
                <w:noProof/>
              </w:rPr>
              <w:t>Part a</w:t>
            </w:r>
            <w:r>
              <w:rPr>
                <w:noProof/>
                <w:webHidden/>
              </w:rPr>
              <w:tab/>
            </w:r>
            <w:r>
              <w:rPr>
                <w:noProof/>
                <w:webHidden/>
              </w:rPr>
              <w:fldChar w:fldCharType="begin"/>
            </w:r>
            <w:r>
              <w:rPr>
                <w:noProof/>
                <w:webHidden/>
              </w:rPr>
              <w:instrText xml:space="preserve"> PAGEREF _Toc118641414 \h </w:instrText>
            </w:r>
            <w:r>
              <w:rPr>
                <w:noProof/>
                <w:webHidden/>
              </w:rPr>
            </w:r>
            <w:r>
              <w:rPr>
                <w:noProof/>
                <w:webHidden/>
              </w:rPr>
              <w:fldChar w:fldCharType="separate"/>
            </w:r>
            <w:r>
              <w:rPr>
                <w:noProof/>
                <w:webHidden/>
              </w:rPr>
              <w:t>6</w:t>
            </w:r>
            <w:r>
              <w:rPr>
                <w:noProof/>
                <w:webHidden/>
              </w:rPr>
              <w:fldChar w:fldCharType="end"/>
            </w:r>
          </w:hyperlink>
        </w:p>
        <w:p w14:paraId="0EE8B37A" w14:textId="262E2852" w:rsidR="00DC70CB" w:rsidRDefault="00DC70CB">
          <w:pPr>
            <w:pStyle w:val="TOC2"/>
            <w:tabs>
              <w:tab w:val="right" w:leader="dot" w:pos="9016"/>
            </w:tabs>
            <w:rPr>
              <w:rFonts w:eastAsiaTheme="minorEastAsia"/>
              <w:noProof/>
              <w:lang w:val="en-SG" w:eastAsia="en-SG" w:bidi="ta-IN"/>
            </w:rPr>
          </w:pPr>
          <w:hyperlink w:anchor="_Toc118641415" w:history="1">
            <w:r w:rsidRPr="009B0E74">
              <w:rPr>
                <w:rStyle w:val="Hyperlink"/>
                <w:noProof/>
              </w:rPr>
              <w:t>Part b</w:t>
            </w:r>
            <w:r>
              <w:rPr>
                <w:noProof/>
                <w:webHidden/>
              </w:rPr>
              <w:tab/>
            </w:r>
            <w:r>
              <w:rPr>
                <w:noProof/>
                <w:webHidden/>
              </w:rPr>
              <w:fldChar w:fldCharType="begin"/>
            </w:r>
            <w:r>
              <w:rPr>
                <w:noProof/>
                <w:webHidden/>
              </w:rPr>
              <w:instrText xml:space="preserve"> PAGEREF _Toc118641415 \h </w:instrText>
            </w:r>
            <w:r>
              <w:rPr>
                <w:noProof/>
                <w:webHidden/>
              </w:rPr>
            </w:r>
            <w:r>
              <w:rPr>
                <w:noProof/>
                <w:webHidden/>
              </w:rPr>
              <w:fldChar w:fldCharType="separate"/>
            </w:r>
            <w:r>
              <w:rPr>
                <w:noProof/>
                <w:webHidden/>
              </w:rPr>
              <w:t>7</w:t>
            </w:r>
            <w:r>
              <w:rPr>
                <w:noProof/>
                <w:webHidden/>
              </w:rPr>
              <w:fldChar w:fldCharType="end"/>
            </w:r>
          </w:hyperlink>
        </w:p>
        <w:p w14:paraId="103A05A6" w14:textId="56EAC48F" w:rsidR="00DC70CB" w:rsidRDefault="00DC70CB">
          <w:pPr>
            <w:pStyle w:val="TOC2"/>
            <w:tabs>
              <w:tab w:val="right" w:leader="dot" w:pos="9016"/>
            </w:tabs>
            <w:rPr>
              <w:rFonts w:eastAsiaTheme="minorEastAsia"/>
              <w:noProof/>
              <w:lang w:val="en-SG" w:eastAsia="en-SG" w:bidi="ta-IN"/>
            </w:rPr>
          </w:pPr>
          <w:hyperlink w:anchor="_Toc118641416" w:history="1">
            <w:r w:rsidRPr="009B0E74">
              <w:rPr>
                <w:rStyle w:val="Hyperlink"/>
                <w:noProof/>
              </w:rPr>
              <w:t>Part c</w:t>
            </w:r>
            <w:r>
              <w:rPr>
                <w:noProof/>
                <w:webHidden/>
              </w:rPr>
              <w:tab/>
            </w:r>
            <w:r>
              <w:rPr>
                <w:noProof/>
                <w:webHidden/>
              </w:rPr>
              <w:fldChar w:fldCharType="begin"/>
            </w:r>
            <w:r>
              <w:rPr>
                <w:noProof/>
                <w:webHidden/>
              </w:rPr>
              <w:instrText xml:space="preserve"> PAGEREF _Toc118641416 \h </w:instrText>
            </w:r>
            <w:r>
              <w:rPr>
                <w:noProof/>
                <w:webHidden/>
              </w:rPr>
            </w:r>
            <w:r>
              <w:rPr>
                <w:noProof/>
                <w:webHidden/>
              </w:rPr>
              <w:fldChar w:fldCharType="separate"/>
            </w:r>
            <w:r>
              <w:rPr>
                <w:noProof/>
                <w:webHidden/>
              </w:rPr>
              <w:t>8</w:t>
            </w:r>
            <w:r>
              <w:rPr>
                <w:noProof/>
                <w:webHidden/>
              </w:rPr>
              <w:fldChar w:fldCharType="end"/>
            </w:r>
          </w:hyperlink>
        </w:p>
        <w:p w14:paraId="1CF758DF" w14:textId="1B839DDF" w:rsidR="00DC70CB" w:rsidRDefault="00DC70CB">
          <w:pPr>
            <w:pStyle w:val="TOC2"/>
            <w:tabs>
              <w:tab w:val="right" w:leader="dot" w:pos="9016"/>
            </w:tabs>
            <w:rPr>
              <w:rFonts w:eastAsiaTheme="minorEastAsia"/>
              <w:noProof/>
              <w:lang w:val="en-SG" w:eastAsia="en-SG" w:bidi="ta-IN"/>
            </w:rPr>
          </w:pPr>
          <w:hyperlink w:anchor="_Toc118641417" w:history="1">
            <w:r w:rsidRPr="009B0E74">
              <w:rPr>
                <w:rStyle w:val="Hyperlink"/>
                <w:noProof/>
              </w:rPr>
              <w:t>Part d</w:t>
            </w:r>
            <w:r>
              <w:rPr>
                <w:noProof/>
                <w:webHidden/>
              </w:rPr>
              <w:tab/>
            </w:r>
            <w:r>
              <w:rPr>
                <w:noProof/>
                <w:webHidden/>
              </w:rPr>
              <w:fldChar w:fldCharType="begin"/>
            </w:r>
            <w:r>
              <w:rPr>
                <w:noProof/>
                <w:webHidden/>
              </w:rPr>
              <w:instrText xml:space="preserve"> PAGEREF _Toc118641417 \h </w:instrText>
            </w:r>
            <w:r>
              <w:rPr>
                <w:noProof/>
                <w:webHidden/>
              </w:rPr>
            </w:r>
            <w:r>
              <w:rPr>
                <w:noProof/>
                <w:webHidden/>
              </w:rPr>
              <w:fldChar w:fldCharType="separate"/>
            </w:r>
            <w:r>
              <w:rPr>
                <w:noProof/>
                <w:webHidden/>
              </w:rPr>
              <w:t>8</w:t>
            </w:r>
            <w:r>
              <w:rPr>
                <w:noProof/>
                <w:webHidden/>
              </w:rPr>
              <w:fldChar w:fldCharType="end"/>
            </w:r>
          </w:hyperlink>
        </w:p>
        <w:p w14:paraId="581912E4" w14:textId="0014AA22" w:rsidR="00DC70CB" w:rsidRDefault="00DC70CB">
          <w:pPr>
            <w:pStyle w:val="TOC2"/>
            <w:tabs>
              <w:tab w:val="right" w:leader="dot" w:pos="9016"/>
            </w:tabs>
            <w:rPr>
              <w:rFonts w:eastAsiaTheme="minorEastAsia"/>
              <w:noProof/>
              <w:lang w:val="en-SG" w:eastAsia="en-SG" w:bidi="ta-IN"/>
            </w:rPr>
          </w:pPr>
          <w:hyperlink w:anchor="_Toc118641418" w:history="1">
            <w:r w:rsidRPr="009B0E74">
              <w:rPr>
                <w:rStyle w:val="Hyperlink"/>
                <w:noProof/>
              </w:rPr>
              <w:t>Part e</w:t>
            </w:r>
            <w:r>
              <w:rPr>
                <w:noProof/>
                <w:webHidden/>
              </w:rPr>
              <w:tab/>
            </w:r>
            <w:r>
              <w:rPr>
                <w:noProof/>
                <w:webHidden/>
              </w:rPr>
              <w:fldChar w:fldCharType="begin"/>
            </w:r>
            <w:r>
              <w:rPr>
                <w:noProof/>
                <w:webHidden/>
              </w:rPr>
              <w:instrText xml:space="preserve"> PAGEREF _Toc118641418 \h </w:instrText>
            </w:r>
            <w:r>
              <w:rPr>
                <w:noProof/>
                <w:webHidden/>
              </w:rPr>
            </w:r>
            <w:r>
              <w:rPr>
                <w:noProof/>
                <w:webHidden/>
              </w:rPr>
              <w:fldChar w:fldCharType="separate"/>
            </w:r>
            <w:r>
              <w:rPr>
                <w:noProof/>
                <w:webHidden/>
              </w:rPr>
              <w:t>9</w:t>
            </w:r>
            <w:r>
              <w:rPr>
                <w:noProof/>
                <w:webHidden/>
              </w:rPr>
              <w:fldChar w:fldCharType="end"/>
            </w:r>
          </w:hyperlink>
        </w:p>
        <w:p w14:paraId="54F6914A" w14:textId="7A1A1651" w:rsidR="00DC70CB" w:rsidRDefault="00DC70CB">
          <w:pPr>
            <w:pStyle w:val="TOC2"/>
            <w:tabs>
              <w:tab w:val="right" w:leader="dot" w:pos="9016"/>
            </w:tabs>
            <w:rPr>
              <w:rFonts w:eastAsiaTheme="minorEastAsia"/>
              <w:noProof/>
              <w:lang w:val="en-SG" w:eastAsia="en-SG" w:bidi="ta-IN"/>
            </w:rPr>
          </w:pPr>
          <w:hyperlink w:anchor="_Toc118641419" w:history="1">
            <w:r w:rsidRPr="009B0E74">
              <w:rPr>
                <w:rStyle w:val="Hyperlink"/>
                <w:noProof/>
              </w:rPr>
              <w:t>Part f</w:t>
            </w:r>
            <w:r>
              <w:rPr>
                <w:noProof/>
                <w:webHidden/>
              </w:rPr>
              <w:tab/>
            </w:r>
            <w:r>
              <w:rPr>
                <w:noProof/>
                <w:webHidden/>
              </w:rPr>
              <w:fldChar w:fldCharType="begin"/>
            </w:r>
            <w:r>
              <w:rPr>
                <w:noProof/>
                <w:webHidden/>
              </w:rPr>
              <w:instrText xml:space="preserve"> PAGEREF _Toc118641419 \h </w:instrText>
            </w:r>
            <w:r>
              <w:rPr>
                <w:noProof/>
                <w:webHidden/>
              </w:rPr>
            </w:r>
            <w:r>
              <w:rPr>
                <w:noProof/>
                <w:webHidden/>
              </w:rPr>
              <w:fldChar w:fldCharType="separate"/>
            </w:r>
            <w:r>
              <w:rPr>
                <w:noProof/>
                <w:webHidden/>
              </w:rPr>
              <w:t>9</w:t>
            </w:r>
            <w:r>
              <w:rPr>
                <w:noProof/>
                <w:webHidden/>
              </w:rPr>
              <w:fldChar w:fldCharType="end"/>
            </w:r>
          </w:hyperlink>
        </w:p>
        <w:p w14:paraId="1230A345" w14:textId="55B86047" w:rsidR="00DC70CB" w:rsidRDefault="00DC70CB">
          <w:pPr>
            <w:pStyle w:val="TOC1"/>
            <w:tabs>
              <w:tab w:val="right" w:leader="dot" w:pos="9016"/>
            </w:tabs>
            <w:rPr>
              <w:rFonts w:eastAsiaTheme="minorEastAsia"/>
              <w:noProof/>
              <w:lang w:val="en-SG" w:eastAsia="en-SG" w:bidi="ta-IN"/>
            </w:rPr>
          </w:pPr>
          <w:hyperlink w:anchor="_Toc118641420" w:history="1">
            <w:r w:rsidRPr="009B0E74">
              <w:rPr>
                <w:rStyle w:val="Hyperlink"/>
                <w:noProof/>
              </w:rPr>
              <w:t>3D Stereo</w:t>
            </w:r>
            <w:r>
              <w:rPr>
                <w:noProof/>
                <w:webHidden/>
              </w:rPr>
              <w:tab/>
            </w:r>
            <w:r>
              <w:rPr>
                <w:noProof/>
                <w:webHidden/>
              </w:rPr>
              <w:fldChar w:fldCharType="begin"/>
            </w:r>
            <w:r>
              <w:rPr>
                <w:noProof/>
                <w:webHidden/>
              </w:rPr>
              <w:instrText xml:space="preserve"> PAGEREF _Toc118641420 \h </w:instrText>
            </w:r>
            <w:r>
              <w:rPr>
                <w:noProof/>
                <w:webHidden/>
              </w:rPr>
            </w:r>
            <w:r>
              <w:rPr>
                <w:noProof/>
                <w:webHidden/>
              </w:rPr>
              <w:fldChar w:fldCharType="separate"/>
            </w:r>
            <w:r>
              <w:rPr>
                <w:noProof/>
                <w:webHidden/>
              </w:rPr>
              <w:t>10</w:t>
            </w:r>
            <w:r>
              <w:rPr>
                <w:noProof/>
                <w:webHidden/>
              </w:rPr>
              <w:fldChar w:fldCharType="end"/>
            </w:r>
          </w:hyperlink>
        </w:p>
        <w:p w14:paraId="6EF44A4E" w14:textId="4592A297" w:rsidR="00DC70CB" w:rsidRDefault="00DC70CB">
          <w:pPr>
            <w:pStyle w:val="TOC2"/>
            <w:tabs>
              <w:tab w:val="right" w:leader="dot" w:pos="9016"/>
            </w:tabs>
            <w:rPr>
              <w:rFonts w:eastAsiaTheme="minorEastAsia"/>
              <w:noProof/>
              <w:lang w:val="en-SG" w:eastAsia="en-SG" w:bidi="ta-IN"/>
            </w:rPr>
          </w:pPr>
          <w:hyperlink w:anchor="_Toc118641421" w:history="1">
            <w:r w:rsidRPr="009B0E74">
              <w:rPr>
                <w:rStyle w:val="Hyperlink"/>
                <w:noProof/>
              </w:rPr>
              <w:t>Part a</w:t>
            </w:r>
            <w:r>
              <w:rPr>
                <w:noProof/>
                <w:webHidden/>
              </w:rPr>
              <w:tab/>
            </w:r>
            <w:r>
              <w:rPr>
                <w:noProof/>
                <w:webHidden/>
              </w:rPr>
              <w:fldChar w:fldCharType="begin"/>
            </w:r>
            <w:r>
              <w:rPr>
                <w:noProof/>
                <w:webHidden/>
              </w:rPr>
              <w:instrText xml:space="preserve"> PAGEREF _Toc118641421 \h </w:instrText>
            </w:r>
            <w:r>
              <w:rPr>
                <w:noProof/>
                <w:webHidden/>
              </w:rPr>
            </w:r>
            <w:r>
              <w:rPr>
                <w:noProof/>
                <w:webHidden/>
              </w:rPr>
              <w:fldChar w:fldCharType="separate"/>
            </w:r>
            <w:r>
              <w:rPr>
                <w:noProof/>
                <w:webHidden/>
              </w:rPr>
              <w:t>10</w:t>
            </w:r>
            <w:r>
              <w:rPr>
                <w:noProof/>
                <w:webHidden/>
              </w:rPr>
              <w:fldChar w:fldCharType="end"/>
            </w:r>
          </w:hyperlink>
        </w:p>
        <w:p w14:paraId="2CD3940A" w14:textId="322411CD" w:rsidR="00DC70CB" w:rsidRDefault="00DC70CB">
          <w:pPr>
            <w:pStyle w:val="TOC2"/>
            <w:tabs>
              <w:tab w:val="right" w:leader="dot" w:pos="9016"/>
            </w:tabs>
            <w:rPr>
              <w:rFonts w:eastAsiaTheme="minorEastAsia"/>
              <w:noProof/>
              <w:lang w:val="en-SG" w:eastAsia="en-SG" w:bidi="ta-IN"/>
            </w:rPr>
          </w:pPr>
          <w:hyperlink w:anchor="_Toc118641422" w:history="1">
            <w:r w:rsidRPr="009B0E74">
              <w:rPr>
                <w:rStyle w:val="Hyperlink"/>
                <w:noProof/>
              </w:rPr>
              <w:t>Part b</w:t>
            </w:r>
            <w:r>
              <w:rPr>
                <w:noProof/>
                <w:webHidden/>
              </w:rPr>
              <w:tab/>
            </w:r>
            <w:r>
              <w:rPr>
                <w:noProof/>
                <w:webHidden/>
              </w:rPr>
              <w:fldChar w:fldCharType="begin"/>
            </w:r>
            <w:r>
              <w:rPr>
                <w:noProof/>
                <w:webHidden/>
              </w:rPr>
              <w:instrText xml:space="preserve"> PAGEREF _Toc118641422 \h </w:instrText>
            </w:r>
            <w:r>
              <w:rPr>
                <w:noProof/>
                <w:webHidden/>
              </w:rPr>
            </w:r>
            <w:r>
              <w:rPr>
                <w:noProof/>
                <w:webHidden/>
              </w:rPr>
              <w:fldChar w:fldCharType="separate"/>
            </w:r>
            <w:r>
              <w:rPr>
                <w:noProof/>
                <w:webHidden/>
              </w:rPr>
              <w:t>11</w:t>
            </w:r>
            <w:r>
              <w:rPr>
                <w:noProof/>
                <w:webHidden/>
              </w:rPr>
              <w:fldChar w:fldCharType="end"/>
            </w:r>
          </w:hyperlink>
        </w:p>
        <w:p w14:paraId="4BE3074B" w14:textId="05EEB77C" w:rsidR="00DC70CB" w:rsidRDefault="00DC70CB">
          <w:pPr>
            <w:pStyle w:val="TOC2"/>
            <w:tabs>
              <w:tab w:val="right" w:leader="dot" w:pos="9016"/>
            </w:tabs>
            <w:rPr>
              <w:rFonts w:eastAsiaTheme="minorEastAsia"/>
              <w:noProof/>
              <w:lang w:val="en-SG" w:eastAsia="en-SG" w:bidi="ta-IN"/>
            </w:rPr>
          </w:pPr>
          <w:hyperlink w:anchor="_Toc118641423" w:history="1">
            <w:r w:rsidRPr="009B0E74">
              <w:rPr>
                <w:rStyle w:val="Hyperlink"/>
                <w:noProof/>
              </w:rPr>
              <w:t>Part c</w:t>
            </w:r>
            <w:r>
              <w:rPr>
                <w:noProof/>
                <w:webHidden/>
              </w:rPr>
              <w:tab/>
            </w:r>
            <w:r>
              <w:rPr>
                <w:noProof/>
                <w:webHidden/>
              </w:rPr>
              <w:fldChar w:fldCharType="begin"/>
            </w:r>
            <w:r>
              <w:rPr>
                <w:noProof/>
                <w:webHidden/>
              </w:rPr>
              <w:instrText xml:space="preserve"> PAGEREF _Toc118641423 \h </w:instrText>
            </w:r>
            <w:r>
              <w:rPr>
                <w:noProof/>
                <w:webHidden/>
              </w:rPr>
            </w:r>
            <w:r>
              <w:rPr>
                <w:noProof/>
                <w:webHidden/>
              </w:rPr>
              <w:fldChar w:fldCharType="separate"/>
            </w:r>
            <w:r>
              <w:rPr>
                <w:noProof/>
                <w:webHidden/>
              </w:rPr>
              <w:t>11</w:t>
            </w:r>
            <w:r>
              <w:rPr>
                <w:noProof/>
                <w:webHidden/>
              </w:rPr>
              <w:fldChar w:fldCharType="end"/>
            </w:r>
          </w:hyperlink>
        </w:p>
        <w:p w14:paraId="5F9BA2E8" w14:textId="65D15FF1" w:rsidR="00DC70CB" w:rsidRDefault="00DC70CB">
          <w:pPr>
            <w:pStyle w:val="TOC2"/>
            <w:tabs>
              <w:tab w:val="right" w:leader="dot" w:pos="9016"/>
            </w:tabs>
            <w:rPr>
              <w:rFonts w:eastAsiaTheme="minorEastAsia"/>
              <w:noProof/>
              <w:lang w:val="en-SG" w:eastAsia="en-SG" w:bidi="ta-IN"/>
            </w:rPr>
          </w:pPr>
          <w:hyperlink w:anchor="_Toc118641424" w:history="1">
            <w:r w:rsidRPr="009B0E74">
              <w:rPr>
                <w:rStyle w:val="Hyperlink"/>
                <w:noProof/>
              </w:rPr>
              <w:t>Part d</w:t>
            </w:r>
            <w:r>
              <w:rPr>
                <w:noProof/>
                <w:webHidden/>
              </w:rPr>
              <w:tab/>
            </w:r>
            <w:r>
              <w:rPr>
                <w:noProof/>
                <w:webHidden/>
              </w:rPr>
              <w:fldChar w:fldCharType="begin"/>
            </w:r>
            <w:r>
              <w:rPr>
                <w:noProof/>
                <w:webHidden/>
              </w:rPr>
              <w:instrText xml:space="preserve"> PAGEREF _Toc118641424 \h </w:instrText>
            </w:r>
            <w:r>
              <w:rPr>
                <w:noProof/>
                <w:webHidden/>
              </w:rPr>
            </w:r>
            <w:r>
              <w:rPr>
                <w:noProof/>
                <w:webHidden/>
              </w:rPr>
              <w:fldChar w:fldCharType="separate"/>
            </w:r>
            <w:r>
              <w:rPr>
                <w:noProof/>
                <w:webHidden/>
              </w:rPr>
              <w:t>12</w:t>
            </w:r>
            <w:r>
              <w:rPr>
                <w:noProof/>
                <w:webHidden/>
              </w:rPr>
              <w:fldChar w:fldCharType="end"/>
            </w:r>
          </w:hyperlink>
        </w:p>
        <w:p w14:paraId="70C5963D" w14:textId="6B2DB862" w:rsidR="00DC70CB" w:rsidRDefault="00DC70CB">
          <w:pPr>
            <w:pStyle w:val="TOC1"/>
            <w:tabs>
              <w:tab w:val="right" w:leader="dot" w:pos="9016"/>
            </w:tabs>
            <w:rPr>
              <w:rFonts w:eastAsiaTheme="minorEastAsia"/>
              <w:noProof/>
              <w:lang w:val="en-SG" w:eastAsia="en-SG" w:bidi="ta-IN"/>
            </w:rPr>
          </w:pPr>
          <w:hyperlink w:anchor="_Toc118641425" w:history="1">
            <w:r w:rsidRPr="009B0E74">
              <w:rPr>
                <w:rStyle w:val="Hyperlink"/>
                <w:noProof/>
              </w:rPr>
              <w:t>Extra Section</w:t>
            </w:r>
            <w:r>
              <w:rPr>
                <w:noProof/>
                <w:webHidden/>
              </w:rPr>
              <w:tab/>
            </w:r>
            <w:r>
              <w:rPr>
                <w:noProof/>
                <w:webHidden/>
              </w:rPr>
              <w:fldChar w:fldCharType="begin"/>
            </w:r>
            <w:r>
              <w:rPr>
                <w:noProof/>
                <w:webHidden/>
              </w:rPr>
              <w:instrText xml:space="preserve"> PAGEREF _Toc118641425 \h </w:instrText>
            </w:r>
            <w:r>
              <w:rPr>
                <w:noProof/>
                <w:webHidden/>
              </w:rPr>
            </w:r>
            <w:r>
              <w:rPr>
                <w:noProof/>
                <w:webHidden/>
              </w:rPr>
              <w:fldChar w:fldCharType="separate"/>
            </w:r>
            <w:r>
              <w:rPr>
                <w:noProof/>
                <w:webHidden/>
              </w:rPr>
              <w:t>13</w:t>
            </w:r>
            <w:r>
              <w:rPr>
                <w:noProof/>
                <w:webHidden/>
              </w:rPr>
              <w:fldChar w:fldCharType="end"/>
            </w:r>
          </w:hyperlink>
        </w:p>
        <w:p w14:paraId="67219AF1" w14:textId="3A5ED8BE" w:rsidR="00DC70CB" w:rsidRDefault="00DC70CB">
          <w:pPr>
            <w:pStyle w:val="TOC1"/>
            <w:tabs>
              <w:tab w:val="right" w:leader="dot" w:pos="9016"/>
            </w:tabs>
            <w:rPr>
              <w:rFonts w:eastAsiaTheme="minorEastAsia"/>
              <w:noProof/>
              <w:lang w:val="en-SG" w:eastAsia="en-SG" w:bidi="ta-IN"/>
            </w:rPr>
          </w:pPr>
          <w:hyperlink w:anchor="_Toc118641426" w:history="1">
            <w:r w:rsidRPr="009B0E74">
              <w:rPr>
                <w:rStyle w:val="Hyperlink"/>
                <w:noProof/>
              </w:rPr>
              <w:t>Conclusion</w:t>
            </w:r>
            <w:r>
              <w:rPr>
                <w:noProof/>
                <w:webHidden/>
              </w:rPr>
              <w:tab/>
            </w:r>
            <w:r>
              <w:rPr>
                <w:noProof/>
                <w:webHidden/>
              </w:rPr>
              <w:fldChar w:fldCharType="begin"/>
            </w:r>
            <w:r>
              <w:rPr>
                <w:noProof/>
                <w:webHidden/>
              </w:rPr>
              <w:instrText xml:space="preserve"> PAGEREF _Toc118641426 \h </w:instrText>
            </w:r>
            <w:r>
              <w:rPr>
                <w:noProof/>
                <w:webHidden/>
              </w:rPr>
            </w:r>
            <w:r>
              <w:rPr>
                <w:noProof/>
                <w:webHidden/>
              </w:rPr>
              <w:fldChar w:fldCharType="separate"/>
            </w:r>
            <w:r>
              <w:rPr>
                <w:noProof/>
                <w:webHidden/>
              </w:rPr>
              <w:t>14</w:t>
            </w:r>
            <w:r>
              <w:rPr>
                <w:noProof/>
                <w:webHidden/>
              </w:rPr>
              <w:fldChar w:fldCharType="end"/>
            </w:r>
          </w:hyperlink>
        </w:p>
        <w:p w14:paraId="0F420843" w14:textId="4A1CDAE1" w:rsidR="00DC70CB" w:rsidRDefault="00DC70CB">
          <w:pPr>
            <w:pStyle w:val="TOC1"/>
            <w:tabs>
              <w:tab w:val="right" w:leader="dot" w:pos="9016"/>
            </w:tabs>
            <w:rPr>
              <w:rFonts w:eastAsiaTheme="minorEastAsia"/>
              <w:noProof/>
              <w:lang w:val="en-SG" w:eastAsia="en-SG" w:bidi="ta-IN"/>
            </w:rPr>
          </w:pPr>
          <w:hyperlink w:anchor="_Toc118641427" w:history="1">
            <w:r w:rsidRPr="009B0E74">
              <w:rPr>
                <w:rStyle w:val="Hyperlink"/>
                <w:noProof/>
              </w:rPr>
              <w:t>References</w:t>
            </w:r>
            <w:r>
              <w:rPr>
                <w:noProof/>
                <w:webHidden/>
              </w:rPr>
              <w:tab/>
            </w:r>
            <w:r>
              <w:rPr>
                <w:noProof/>
                <w:webHidden/>
              </w:rPr>
              <w:fldChar w:fldCharType="begin"/>
            </w:r>
            <w:r>
              <w:rPr>
                <w:noProof/>
                <w:webHidden/>
              </w:rPr>
              <w:instrText xml:space="preserve"> PAGEREF _Toc118641427 \h </w:instrText>
            </w:r>
            <w:r>
              <w:rPr>
                <w:noProof/>
                <w:webHidden/>
              </w:rPr>
            </w:r>
            <w:r>
              <w:rPr>
                <w:noProof/>
                <w:webHidden/>
              </w:rPr>
              <w:fldChar w:fldCharType="separate"/>
            </w:r>
            <w:r>
              <w:rPr>
                <w:noProof/>
                <w:webHidden/>
              </w:rPr>
              <w:t>15</w:t>
            </w:r>
            <w:r>
              <w:rPr>
                <w:noProof/>
                <w:webHidden/>
              </w:rPr>
              <w:fldChar w:fldCharType="end"/>
            </w:r>
          </w:hyperlink>
        </w:p>
        <w:p w14:paraId="7807489F" w14:textId="7343BDB7" w:rsidR="008848A7" w:rsidRDefault="008848A7">
          <w:r>
            <w:rPr>
              <w:b/>
              <w:bCs/>
              <w:noProof/>
            </w:rPr>
            <w:fldChar w:fldCharType="end"/>
          </w:r>
        </w:p>
      </w:sdtContent>
    </w:sdt>
    <w:p w14:paraId="0D6CB3DC" w14:textId="77777777" w:rsidR="008848A7" w:rsidRDefault="008848A7">
      <w:pPr>
        <w:rPr>
          <w:rFonts w:asciiTheme="majorHAnsi" w:eastAsiaTheme="majorEastAsia" w:hAnsiTheme="majorHAnsi" w:cstheme="majorBidi"/>
          <w:color w:val="2F5496" w:themeColor="accent1" w:themeShade="BF"/>
          <w:sz w:val="32"/>
          <w:szCs w:val="32"/>
          <w:lang w:val="en-US"/>
        </w:rPr>
      </w:pPr>
      <w:r>
        <w:rPr>
          <w:lang w:val="en-US"/>
        </w:rPr>
        <w:br w:type="page"/>
      </w:r>
    </w:p>
    <w:p w14:paraId="2495009A" w14:textId="04F6DC43" w:rsidR="00BE218F" w:rsidRDefault="00F41478" w:rsidP="00F41478">
      <w:pPr>
        <w:pStyle w:val="Heading1"/>
        <w:rPr>
          <w:lang w:val="en-US"/>
        </w:rPr>
      </w:pPr>
      <w:bookmarkStart w:id="1" w:name="_Toc118641407"/>
      <w:r>
        <w:rPr>
          <w:lang w:val="en-US"/>
        </w:rPr>
        <w:lastRenderedPageBreak/>
        <w:t>Edge Detection</w:t>
      </w:r>
      <w:bookmarkEnd w:id="1"/>
    </w:p>
    <w:p w14:paraId="30D9AFB6" w14:textId="790B5FEF" w:rsidR="00F41478" w:rsidRDefault="00F41478" w:rsidP="00F41478">
      <w:pPr>
        <w:rPr>
          <w:lang w:val="en-US"/>
        </w:rPr>
      </w:pPr>
      <w:r>
        <w:rPr>
          <w:lang w:val="en-US"/>
        </w:rPr>
        <w:t xml:space="preserve">In this section, we will be exploring kernels and methods used for edge detection in an image. </w:t>
      </w:r>
      <w:r w:rsidR="00B93BDA">
        <w:rPr>
          <w:lang w:val="en-US"/>
        </w:rPr>
        <w:t>An edge is an image contour across which the image’s brightness changes abruptly.</w:t>
      </w:r>
    </w:p>
    <w:p w14:paraId="26679E54" w14:textId="6996409A" w:rsidR="00F41478" w:rsidRDefault="00F41478" w:rsidP="00F41478">
      <w:pPr>
        <w:pStyle w:val="Heading2"/>
        <w:rPr>
          <w:lang w:val="en-US"/>
        </w:rPr>
      </w:pPr>
      <w:bookmarkStart w:id="2" w:name="_Toc118641408"/>
      <w:r>
        <w:rPr>
          <w:lang w:val="en-US"/>
        </w:rPr>
        <w:t>Part a</w:t>
      </w:r>
      <w:bookmarkEnd w:id="2"/>
    </w:p>
    <w:p w14:paraId="443944A3" w14:textId="19189012" w:rsidR="00F41478" w:rsidRDefault="00F41478" w:rsidP="00F41478">
      <w:pPr>
        <w:rPr>
          <w:lang w:val="en-US"/>
        </w:rPr>
      </w:pPr>
      <w:r>
        <w:rPr>
          <w:lang w:val="en-US"/>
        </w:rPr>
        <w:t>Code</w:t>
      </w:r>
    </w:p>
    <w:p w14:paraId="5E5BBB7C" w14:textId="70275A59" w:rsidR="00F41478" w:rsidRDefault="00B93BDA" w:rsidP="00F41478">
      <w:pPr>
        <w:rPr>
          <w:lang w:val="en-US"/>
        </w:rPr>
      </w:pPr>
      <w:r w:rsidRPr="00B93BDA">
        <w:rPr>
          <w:noProof/>
          <w:lang w:val="en-US"/>
        </w:rPr>
        <w:drawing>
          <wp:inline distT="0" distB="0" distL="0" distR="0" wp14:anchorId="451DDF3E" wp14:editId="260A31DB">
            <wp:extent cx="3343742" cy="876422"/>
            <wp:effectExtent l="0" t="0" r="9525" b="0"/>
            <wp:docPr id="1"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medium confidence"/>
                    <pic:cNvPicPr/>
                  </pic:nvPicPr>
                  <pic:blipFill>
                    <a:blip r:embed="rId8"/>
                    <a:stretch>
                      <a:fillRect/>
                    </a:stretch>
                  </pic:blipFill>
                  <pic:spPr>
                    <a:xfrm>
                      <a:off x="0" y="0"/>
                      <a:ext cx="3343742" cy="876422"/>
                    </a:xfrm>
                    <a:prstGeom prst="rect">
                      <a:avLst/>
                    </a:prstGeom>
                  </pic:spPr>
                </pic:pic>
              </a:graphicData>
            </a:graphic>
          </wp:inline>
        </w:drawing>
      </w:r>
    </w:p>
    <w:p w14:paraId="30C20696" w14:textId="446C5407" w:rsidR="00B93BDA" w:rsidRDefault="00B93BDA" w:rsidP="00F41478">
      <w:pPr>
        <w:rPr>
          <w:lang w:val="en-US"/>
        </w:rPr>
      </w:pPr>
      <w:r>
        <w:rPr>
          <w:lang w:val="en-US"/>
        </w:rPr>
        <w:t>Output</w:t>
      </w:r>
    </w:p>
    <w:p w14:paraId="0AE0624B" w14:textId="09A2DEAB" w:rsidR="00B93BDA" w:rsidRDefault="00B93BDA" w:rsidP="00F41478">
      <w:pPr>
        <w:rPr>
          <w:lang w:val="en-US"/>
        </w:rPr>
      </w:pPr>
      <w:r w:rsidRPr="00B93BDA">
        <w:rPr>
          <w:noProof/>
          <w:lang w:val="en-US"/>
        </w:rPr>
        <w:drawing>
          <wp:inline distT="0" distB="0" distL="0" distR="0" wp14:anchorId="31D169E5" wp14:editId="49D84A30">
            <wp:extent cx="3620005" cy="2838846"/>
            <wp:effectExtent l="0" t="0" r="0" b="0"/>
            <wp:docPr id="2" name="Picture 2" descr="A group of people runn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oup of people running&#10;&#10;Description automatically generated with medium confidence"/>
                    <pic:cNvPicPr/>
                  </pic:nvPicPr>
                  <pic:blipFill>
                    <a:blip r:embed="rId9"/>
                    <a:stretch>
                      <a:fillRect/>
                    </a:stretch>
                  </pic:blipFill>
                  <pic:spPr>
                    <a:xfrm>
                      <a:off x="0" y="0"/>
                      <a:ext cx="3620005" cy="2838846"/>
                    </a:xfrm>
                    <a:prstGeom prst="rect">
                      <a:avLst/>
                    </a:prstGeom>
                  </pic:spPr>
                </pic:pic>
              </a:graphicData>
            </a:graphic>
          </wp:inline>
        </w:drawing>
      </w:r>
    </w:p>
    <w:p w14:paraId="484507AF" w14:textId="746AEE9B" w:rsidR="00B93BDA" w:rsidRDefault="00B93BDA" w:rsidP="00F41478">
      <w:pPr>
        <w:rPr>
          <w:lang w:val="en-US"/>
        </w:rPr>
      </w:pPr>
      <w:r>
        <w:rPr>
          <w:lang w:val="en-US"/>
        </w:rPr>
        <w:t xml:space="preserve">The MacRitchie image is a coloured image, for edge detection we need to convert the 3 channelled </w:t>
      </w:r>
      <w:r w:rsidR="000827A7">
        <w:rPr>
          <w:lang w:val="en-US"/>
        </w:rPr>
        <w:t>images</w:t>
      </w:r>
      <w:r>
        <w:rPr>
          <w:lang w:val="en-US"/>
        </w:rPr>
        <w:t xml:space="preserve"> into a single channel. Therefore the image was converted to a grayscale image before edge detection.</w:t>
      </w:r>
    </w:p>
    <w:p w14:paraId="2B657276" w14:textId="6DE4D64E" w:rsidR="00B93BDA" w:rsidRDefault="00B93BDA" w:rsidP="00F41478">
      <w:pPr>
        <w:rPr>
          <w:lang w:val="en-US"/>
        </w:rPr>
      </w:pPr>
    </w:p>
    <w:p w14:paraId="7EFE6C70" w14:textId="78FE3066" w:rsidR="00B93BDA" w:rsidRDefault="00B93BDA" w:rsidP="00026810">
      <w:pPr>
        <w:pStyle w:val="Heading2"/>
        <w:rPr>
          <w:lang w:val="en-US"/>
        </w:rPr>
      </w:pPr>
      <w:bookmarkStart w:id="3" w:name="_Toc118641409"/>
      <w:r>
        <w:rPr>
          <w:lang w:val="en-US"/>
        </w:rPr>
        <w:t>Part b</w:t>
      </w:r>
      <w:bookmarkEnd w:id="3"/>
    </w:p>
    <w:p w14:paraId="4A93B330" w14:textId="0B54FBFC" w:rsidR="00B93BDA" w:rsidRDefault="00B93BDA" w:rsidP="00B93BDA">
      <w:pPr>
        <w:rPr>
          <w:lang w:val="en-US"/>
        </w:rPr>
      </w:pPr>
      <w:r>
        <w:rPr>
          <w:lang w:val="en-US"/>
        </w:rPr>
        <w:t>Edges can either be a vertical or horizontal edge. For vertical edges, the gradient change is horizontal while the horizontal edges will have a vertical gradient change. A common approach to detect these edges is using either a Sobel mask or a P</w:t>
      </w:r>
      <w:r w:rsidRPr="00B93BDA">
        <w:rPr>
          <w:lang w:val="en-US"/>
        </w:rPr>
        <w:t>rewitt mask</w:t>
      </w:r>
      <w:r>
        <w:rPr>
          <w:lang w:val="en-US"/>
        </w:rPr>
        <w:t>.</w:t>
      </w:r>
      <w:r w:rsidR="000827A7">
        <w:rPr>
          <w:lang w:val="en-US"/>
        </w:rPr>
        <w:t xml:space="preserve"> The Sobel mask is slightly different from the Prewitt mask, the centre column of the Sobel mask has a higher weight compared to the Prewitt mask. </w:t>
      </w:r>
    </w:p>
    <w:p w14:paraId="0B0ADB38" w14:textId="3A02B08A" w:rsidR="000827A7" w:rsidRPr="00B93BDA" w:rsidRDefault="000827A7" w:rsidP="00B93BDA">
      <w:pPr>
        <w:rPr>
          <w:lang w:val="en-US"/>
        </w:rPr>
      </w:pPr>
      <w:r w:rsidRPr="000827A7">
        <w:rPr>
          <w:noProof/>
          <w:lang w:val="en-US"/>
        </w:rPr>
        <w:drawing>
          <wp:anchor distT="0" distB="0" distL="114300" distR="114300" simplePos="0" relativeHeight="251657216" behindDoc="0" locked="0" layoutInCell="1" allowOverlap="1" wp14:anchorId="4B232B6A" wp14:editId="228368F2">
            <wp:simplePos x="0" y="0"/>
            <wp:positionH relativeFrom="margin">
              <wp:posOffset>1775064</wp:posOffset>
            </wp:positionH>
            <wp:positionV relativeFrom="paragraph">
              <wp:posOffset>-2128</wp:posOffset>
            </wp:positionV>
            <wp:extent cx="1632857" cy="1815324"/>
            <wp:effectExtent l="0" t="0" r="5715" b="0"/>
            <wp:wrapNone/>
            <wp:docPr id="3" name="Picture 3" descr="A picture containing white,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white, ligh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632857" cy="1815324"/>
                    </a:xfrm>
                    <a:prstGeom prst="rect">
                      <a:avLst/>
                    </a:prstGeom>
                  </pic:spPr>
                </pic:pic>
              </a:graphicData>
            </a:graphic>
            <wp14:sizeRelH relativeFrom="margin">
              <wp14:pctWidth>0</wp14:pctWidth>
            </wp14:sizeRelH>
            <wp14:sizeRelV relativeFrom="margin">
              <wp14:pctHeight>0</wp14:pctHeight>
            </wp14:sizeRelV>
          </wp:anchor>
        </w:drawing>
      </w:r>
    </w:p>
    <w:p w14:paraId="7D990EE6" w14:textId="75983EB2" w:rsidR="00B93BDA" w:rsidRDefault="00B93BDA" w:rsidP="00F41478"/>
    <w:p w14:paraId="6CAA1B90" w14:textId="54F0488A" w:rsidR="000827A7" w:rsidRDefault="000827A7" w:rsidP="00F41478"/>
    <w:p w14:paraId="211BBF42" w14:textId="40851ABF" w:rsidR="000827A7" w:rsidRDefault="000827A7" w:rsidP="00F41478"/>
    <w:p w14:paraId="4D5FEE13" w14:textId="1FBA7184" w:rsidR="000827A7" w:rsidRDefault="000827A7" w:rsidP="00F41478">
      <w:r>
        <w:lastRenderedPageBreak/>
        <w:t>To obtain vertical edges we need a vertical Sobel and a horizontal Sobel for horizontal edges. These masks are then convoluted with the original image to obtain the edges. The vertical and horizontal edges of the image are shown below</w:t>
      </w:r>
    </w:p>
    <w:p w14:paraId="11CBBD76" w14:textId="66102EF5" w:rsidR="000827A7" w:rsidRDefault="001E30A4" w:rsidP="00F41478">
      <w:r>
        <w:rPr>
          <w:noProof/>
        </w:rPr>
        <mc:AlternateContent>
          <mc:Choice Requires="wps">
            <w:drawing>
              <wp:anchor distT="0" distB="0" distL="114300" distR="114300" simplePos="0" relativeHeight="251661312" behindDoc="0" locked="0" layoutInCell="1" allowOverlap="1" wp14:anchorId="15E64AAB" wp14:editId="0A6278F3">
                <wp:simplePos x="0" y="0"/>
                <wp:positionH relativeFrom="column">
                  <wp:posOffset>3162721</wp:posOffset>
                </wp:positionH>
                <wp:positionV relativeFrom="paragraph">
                  <wp:posOffset>1489257</wp:posOffset>
                </wp:positionV>
                <wp:extent cx="2410691" cy="393750"/>
                <wp:effectExtent l="0" t="114300" r="0" b="120650"/>
                <wp:wrapNone/>
                <wp:docPr id="8" name="Oval 8"/>
                <wp:cNvGraphicFramePr/>
                <a:graphic xmlns:a="http://schemas.openxmlformats.org/drawingml/2006/main">
                  <a:graphicData uri="http://schemas.microsoft.com/office/word/2010/wordprocessingShape">
                    <wps:wsp>
                      <wps:cNvSpPr/>
                      <wps:spPr>
                        <a:xfrm rot="20936736">
                          <a:off x="0" y="0"/>
                          <a:ext cx="2410691" cy="3937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A25E2E6" id="Oval 8" o:spid="_x0000_s1026" style="position:absolute;margin-left:249.05pt;margin-top:117.25pt;width:189.8pt;height:31pt;rotation:-724461fd;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" filled="f" strokecolor="red"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08F43A3C" wp14:editId="7855B089">
                <wp:simplePos x="0" y="0"/>
                <wp:positionH relativeFrom="column">
                  <wp:posOffset>155560</wp:posOffset>
                </wp:positionH>
                <wp:positionV relativeFrom="paragraph">
                  <wp:posOffset>1470119</wp:posOffset>
                </wp:positionV>
                <wp:extent cx="2410691" cy="393750"/>
                <wp:effectExtent l="0" t="114300" r="0" b="120650"/>
                <wp:wrapNone/>
                <wp:docPr id="7" name="Oval 7"/>
                <wp:cNvGraphicFramePr/>
                <a:graphic xmlns:a="http://schemas.openxmlformats.org/drawingml/2006/main">
                  <a:graphicData uri="http://schemas.microsoft.com/office/word/2010/wordprocessingShape">
                    <wps:wsp>
                      <wps:cNvSpPr/>
                      <wps:spPr>
                        <a:xfrm rot="20936736">
                          <a:off x="0" y="0"/>
                          <a:ext cx="2410691" cy="3937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9FCCC66" id="Oval 7" o:spid="_x0000_s1026" style="position:absolute;margin-left:12.25pt;margin-top:115.75pt;width:189.8pt;height:31pt;rotation:-724461fd;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" filled="f" strokecolor="red" strokeweight="1pt">
                <v:stroke joinstyle="miter"/>
              </v:oval>
            </w:pict>
          </mc:Fallback>
        </mc:AlternateContent>
      </w:r>
      <w:r w:rsidR="000827A7" w:rsidRPr="000827A7">
        <w:rPr>
          <w:noProof/>
        </w:rPr>
        <w:drawing>
          <wp:inline distT="0" distB="0" distL="0" distR="0" wp14:anchorId="61CD0D33" wp14:editId="5D8E2697">
            <wp:extent cx="5731510" cy="219456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194560"/>
                    </a:xfrm>
                    <a:prstGeom prst="rect">
                      <a:avLst/>
                    </a:prstGeom>
                  </pic:spPr>
                </pic:pic>
              </a:graphicData>
            </a:graphic>
          </wp:inline>
        </w:drawing>
      </w:r>
    </w:p>
    <w:p w14:paraId="2D5B33B0" w14:textId="3BF0CE49" w:rsidR="000827A7" w:rsidRDefault="001E30A4" w:rsidP="00F41478">
      <w:r>
        <w:t xml:space="preserve">As expected the vertical Sobel </w:t>
      </w:r>
      <w:r w:rsidR="00026810">
        <w:t>can</w:t>
      </w:r>
      <w:r>
        <w:t xml:space="preserve"> capture the vertical edges such as the trees and people. The horizontal Sobel </w:t>
      </w:r>
      <w:r w:rsidR="00026810">
        <w:t>can</w:t>
      </w:r>
      <w:r>
        <w:t xml:space="preserve"> capture horizontal lines such as the lines in the building. Interestingly</w:t>
      </w:r>
      <w:r w:rsidR="00026810">
        <w:t>,</w:t>
      </w:r>
      <w:r>
        <w:t xml:space="preserve"> lines that are diagonal such as the pathway is captured in both the edge map. </w:t>
      </w:r>
    </w:p>
    <w:p w14:paraId="512F10EE" w14:textId="731F3BEC" w:rsidR="001E30A4" w:rsidRDefault="00026810" w:rsidP="00F41478">
      <w:r>
        <w:rPr>
          <w:noProof/>
        </w:rPr>
        <mc:AlternateContent>
          <mc:Choice Requires="wps">
            <w:drawing>
              <wp:anchor distT="0" distB="0" distL="114300" distR="114300" simplePos="0" relativeHeight="251663360" behindDoc="0" locked="0" layoutInCell="1" allowOverlap="1" wp14:anchorId="7EB66405" wp14:editId="2911F4F5">
                <wp:simplePos x="0" y="0"/>
                <wp:positionH relativeFrom="column">
                  <wp:posOffset>997527</wp:posOffset>
                </wp:positionH>
                <wp:positionV relativeFrom="paragraph">
                  <wp:posOffset>503777</wp:posOffset>
                </wp:positionV>
                <wp:extent cx="0" cy="1312223"/>
                <wp:effectExtent l="76200" t="0" r="57150" b="59690"/>
                <wp:wrapNone/>
                <wp:docPr id="12" name="Straight Arrow Connector 12"/>
                <wp:cNvGraphicFramePr/>
                <a:graphic xmlns:a="http://schemas.openxmlformats.org/drawingml/2006/main">
                  <a:graphicData uri="http://schemas.microsoft.com/office/word/2010/wordprocessingShape">
                    <wps:wsp>
                      <wps:cNvCnPr/>
                      <wps:spPr>
                        <a:xfrm>
                          <a:off x="0" y="0"/>
                          <a:ext cx="0" cy="1312223"/>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601D420" id="_x0000_t32" coordsize="21600,21600" o:spt="32" o:oned="t" path="m,l21600,21600e" filled="f">
                <v:path arrowok="t" fillok="f" o:connecttype="none"/>
                <o:lock v:ext="edit" shapetype="t"/>
              </v:shapetype>
              <v:shape id="Straight Arrow Connector 12" o:spid="_x0000_s1026" type="#_x0000_t32" style="position:absolute;margin-left:78.55pt;margin-top:39.65pt;width:0;height:103.3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" strokecolor="#4472c4 [3204]" strokeweight="1.5pt">
                <v:stroke endarrow="block" joinstyle="miter"/>
              </v:shape>
            </w:pict>
          </mc:Fallback>
        </mc:AlternateContent>
      </w:r>
      <w:r w:rsidR="001E30A4">
        <w:rPr>
          <w:noProof/>
        </w:rPr>
        <mc:AlternateContent>
          <mc:Choice Requires="wps">
            <w:drawing>
              <wp:anchor distT="0" distB="0" distL="114300" distR="114300" simplePos="0" relativeHeight="251662336" behindDoc="0" locked="0" layoutInCell="1" allowOverlap="1" wp14:anchorId="6BFDB0C7" wp14:editId="7EC6BB72">
                <wp:simplePos x="0" y="0"/>
                <wp:positionH relativeFrom="column">
                  <wp:posOffset>225631</wp:posOffset>
                </wp:positionH>
                <wp:positionV relativeFrom="paragraph">
                  <wp:posOffset>1204422</wp:posOffset>
                </wp:positionV>
                <wp:extent cx="1484416" cy="0"/>
                <wp:effectExtent l="0" t="76200" r="20955" b="95250"/>
                <wp:wrapNone/>
                <wp:docPr id="10" name="Straight Arrow Connector 10"/>
                <wp:cNvGraphicFramePr/>
                <a:graphic xmlns:a="http://schemas.openxmlformats.org/drawingml/2006/main">
                  <a:graphicData uri="http://schemas.microsoft.com/office/word/2010/wordprocessingShape">
                    <wps:wsp>
                      <wps:cNvCnPr/>
                      <wps:spPr>
                        <a:xfrm>
                          <a:off x="0" y="0"/>
                          <a:ext cx="1484416" cy="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790DE5" id="Straight Arrow Connector 10" o:spid="_x0000_s1026" type="#_x0000_t32" style="position:absolute;margin-left:17.75pt;margin-top:94.85pt;width:116.9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" strokecolor="red" strokeweight="1pt">
                <v:stroke endarrow="block" joinstyle="miter"/>
              </v:shape>
            </w:pict>
          </mc:Fallback>
        </mc:AlternateContent>
      </w:r>
      <w:r w:rsidR="001E30A4" w:rsidRPr="001E30A4">
        <w:rPr>
          <w:noProof/>
        </w:rPr>
        <w:drawing>
          <wp:anchor distT="0" distB="0" distL="114300" distR="114300" simplePos="0" relativeHeight="251658240" behindDoc="0" locked="0" layoutInCell="1" allowOverlap="1" wp14:anchorId="70E68BE1" wp14:editId="265DD233">
            <wp:simplePos x="0" y="0"/>
            <wp:positionH relativeFrom="column">
              <wp:posOffset>0</wp:posOffset>
            </wp:positionH>
            <wp:positionV relativeFrom="paragraph">
              <wp:posOffset>-924</wp:posOffset>
            </wp:positionV>
            <wp:extent cx="2036336" cy="2404753"/>
            <wp:effectExtent l="0" t="0" r="2540" b="0"/>
            <wp:wrapThrough wrapText="bothSides">
              <wp:wrapPolygon edited="0">
                <wp:start x="0" y="0"/>
                <wp:lineTo x="0" y="21389"/>
                <wp:lineTo x="21425" y="21389"/>
                <wp:lineTo x="21425" y="0"/>
                <wp:lineTo x="0" y="0"/>
              </wp:wrapPolygon>
            </wp:wrapThrough>
            <wp:docPr id="6" name="Picture 6" descr="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quar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36336" cy="2404753"/>
                    </a:xfrm>
                    <a:prstGeom prst="rect">
                      <a:avLst/>
                    </a:prstGeom>
                  </pic:spPr>
                </pic:pic>
              </a:graphicData>
            </a:graphic>
          </wp:anchor>
        </w:drawing>
      </w:r>
      <w:r w:rsidR="001E30A4">
        <w:t xml:space="preserve">If we take a closer inspection of diagonal lines, </w:t>
      </w:r>
      <w:r>
        <w:t>only the diagonal pixels</w:t>
      </w:r>
      <w:r w:rsidR="001E30A4">
        <w:t xml:space="preserve"> are 1 and the rest are 0s. This would mean that there is a vertical gradient </w:t>
      </w:r>
      <w:r>
        <w:t>change (shown in red)</w:t>
      </w:r>
      <w:r w:rsidR="001E30A4">
        <w:t xml:space="preserve"> and a horizontal gradient </w:t>
      </w:r>
      <w:r>
        <w:t>change (shown in blue)</w:t>
      </w:r>
      <w:r w:rsidR="001E30A4">
        <w:t>. As a result, the vertical Sobel detects the vertical change in gradient and the horizontal Sobel detects the horizontal change in gradient causing the diagonal line to appear in both edge maps.</w:t>
      </w:r>
      <w:r>
        <w:t xml:space="preserve"> The same logic can be applied to non-linear lines therefore lines such as the roof of the building are captured in both edge maps.</w:t>
      </w:r>
    </w:p>
    <w:p w14:paraId="104AC48C" w14:textId="227C1639" w:rsidR="00026810" w:rsidRDefault="00026810" w:rsidP="00F41478"/>
    <w:p w14:paraId="0D6D3DAF" w14:textId="32E42629" w:rsidR="00026810" w:rsidRDefault="00026810" w:rsidP="00F41478"/>
    <w:p w14:paraId="7598C696" w14:textId="01076494" w:rsidR="00026810" w:rsidRDefault="00026810" w:rsidP="00F41478"/>
    <w:p w14:paraId="13AA2D74" w14:textId="57B182F6" w:rsidR="00026810" w:rsidRDefault="00026810" w:rsidP="00F41478">
      <w:r>
        <w:t>Code for this section</w:t>
      </w:r>
    </w:p>
    <w:p w14:paraId="4FFA03EE" w14:textId="5B6EF2AC" w:rsidR="00026810" w:rsidRDefault="00026810" w:rsidP="00F41478">
      <w:r>
        <w:rPr>
          <w:noProof/>
        </w:rPr>
        <w:drawing>
          <wp:inline distT="0" distB="0" distL="0" distR="0" wp14:anchorId="4A609C4E" wp14:editId="237969E4">
            <wp:extent cx="5731510" cy="782320"/>
            <wp:effectExtent l="0" t="0" r="2540" b="0"/>
            <wp:docPr id="13" name="Picture 1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low confidence"/>
                    <pic:cNvPicPr/>
                  </pic:nvPicPr>
                  <pic:blipFill>
                    <a:blip r:embed="rId13"/>
                    <a:stretch>
                      <a:fillRect/>
                    </a:stretch>
                  </pic:blipFill>
                  <pic:spPr>
                    <a:xfrm>
                      <a:off x="0" y="0"/>
                      <a:ext cx="5731510" cy="782320"/>
                    </a:xfrm>
                    <a:prstGeom prst="rect">
                      <a:avLst/>
                    </a:prstGeom>
                  </pic:spPr>
                </pic:pic>
              </a:graphicData>
            </a:graphic>
          </wp:inline>
        </w:drawing>
      </w:r>
    </w:p>
    <w:p w14:paraId="3221316E" w14:textId="3E720F78" w:rsidR="00026810" w:rsidRDefault="00026810" w:rsidP="00F41478"/>
    <w:p w14:paraId="38C84583" w14:textId="761F8109" w:rsidR="00026810" w:rsidRDefault="00026810" w:rsidP="00F41478"/>
    <w:p w14:paraId="31A63D4B" w14:textId="34CABE6B" w:rsidR="00026810" w:rsidRDefault="00026810" w:rsidP="00026810">
      <w:pPr>
        <w:pStyle w:val="Heading2"/>
      </w:pPr>
      <w:bookmarkStart w:id="4" w:name="_Toc118641410"/>
      <w:r>
        <w:t>Part c</w:t>
      </w:r>
      <w:bookmarkEnd w:id="4"/>
    </w:p>
    <w:p w14:paraId="15BCB9E7" w14:textId="2FE8A3D7" w:rsidR="00762BF8" w:rsidRPr="006F3E64" w:rsidRDefault="00026810" w:rsidP="00026810">
      <w:r>
        <w:t xml:space="preserve">As mentioned previously, the individual Sobel masks are only able to capture individual gradient changes but we are interested </w:t>
      </w:r>
      <w:r w:rsidR="00762BF8">
        <w:t xml:space="preserve">in </w:t>
      </w:r>
      <w:r>
        <w:t>the absolute gradient change of these edges</w:t>
      </w:r>
      <w:r w:rsidR="00762BF8">
        <w:t>, as a result,</w:t>
      </w:r>
      <w:r>
        <w:t xml:space="preserve"> we have </w:t>
      </w:r>
      <w:r>
        <w:lastRenderedPageBreak/>
        <w:t>to square the individual gradients</w:t>
      </w:r>
      <w:r w:rsidR="00762BF8">
        <w:t>. The overall absolute gradient change of the</w:t>
      </w:r>
      <w:r w:rsidR="006F3E64">
        <w:t xml:space="preserve"> </w:t>
      </w:r>
      <w:r w:rsidR="00762BF8">
        <w:t>lines is given by the formula</w:t>
      </w:r>
      <w:r w:rsidR="006F3E64">
        <w:t xml:space="preserve"> </w:t>
      </w:r>
      <m:oMath>
        <m:r>
          <m:rPr>
            <m:sty m:val="p"/>
          </m:rPr>
          <w:rPr>
            <w:rFonts w:ascii="Cambria Math" w:hAnsi="Cambria Math"/>
          </w:rPr>
          <m:t>∇</m:t>
        </m:r>
        <m:r>
          <w:rPr>
            <w:rFonts w:ascii="Cambria Math" w:hAnsi="Cambria Math"/>
          </w:rPr>
          <m:t>f=</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G</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y</m:t>
                </m:r>
              </m:sub>
              <m:sup>
                <m:r>
                  <w:rPr>
                    <w:rFonts w:ascii="Cambria Math" w:hAnsi="Cambria Math"/>
                  </w:rPr>
                  <m:t>2</m:t>
                </m:r>
              </m:sup>
            </m:sSubSup>
          </m:e>
        </m:ra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w:p>
    <w:p w14:paraId="36A6ABEB" w14:textId="0ACC9829" w:rsidR="00762BF8" w:rsidRDefault="00762BF8" w:rsidP="00026810">
      <w:pPr>
        <w:rPr>
          <w:rFonts w:eastAsiaTheme="minorEastAsia"/>
        </w:rPr>
      </w:pPr>
      <w:r>
        <w:rPr>
          <w:rFonts w:eastAsiaTheme="minorEastAsia"/>
        </w:rPr>
        <w:t xml:space="preserve">By right when we add the 2 respective absolute gradients together, we need to square root the addition but it is approximately the same as </w:t>
      </w:r>
      <w:r w:rsidR="008848A7">
        <w:rPr>
          <w:rFonts w:eastAsiaTheme="minorEastAsia"/>
        </w:rPr>
        <w:t xml:space="preserve">addition of the </w:t>
      </w:r>
      <w:r>
        <w:rPr>
          <w:rFonts w:eastAsiaTheme="minorEastAsia"/>
        </w:rPr>
        <w:t xml:space="preserve">absolute </w:t>
      </w:r>
      <w:r w:rsidR="008848A7">
        <w:rPr>
          <w:rFonts w:eastAsiaTheme="minorEastAsia"/>
        </w:rPr>
        <w:t>gradient</w:t>
      </w:r>
      <w:r>
        <w:rPr>
          <w:rFonts w:eastAsiaTheme="minorEastAsia"/>
        </w:rPr>
        <w:t>. Therefore we square the edge image and add them together.</w:t>
      </w:r>
    </w:p>
    <w:p w14:paraId="2FB9CEF4" w14:textId="6543BB2D" w:rsidR="00762BF8" w:rsidRDefault="00762BF8" w:rsidP="00026810">
      <w:pPr>
        <w:rPr>
          <w:rFonts w:eastAsiaTheme="minorEastAsia"/>
        </w:rPr>
      </w:pPr>
      <w:r>
        <w:rPr>
          <w:rFonts w:eastAsiaTheme="minorEastAsia"/>
        </w:rPr>
        <w:t xml:space="preserve">The </w:t>
      </w:r>
      <w:r w:rsidR="006F3E64">
        <w:rPr>
          <w:rFonts w:eastAsiaTheme="minorEastAsia"/>
        </w:rPr>
        <w:t>combined</w:t>
      </w:r>
      <w:r>
        <w:rPr>
          <w:rFonts w:eastAsiaTheme="minorEastAsia"/>
        </w:rPr>
        <w:t xml:space="preserve"> edge image is shown below, majority of the pixels are white since it contains all the </w:t>
      </w:r>
      <w:r w:rsidR="006F3E64">
        <w:rPr>
          <w:rFonts w:eastAsiaTheme="minorEastAsia"/>
        </w:rPr>
        <w:t>horizontal</w:t>
      </w:r>
      <w:r>
        <w:rPr>
          <w:rFonts w:eastAsiaTheme="minorEastAsia"/>
        </w:rPr>
        <w:t>, vertical and non-linear lines</w:t>
      </w:r>
    </w:p>
    <w:p w14:paraId="7F72D24B" w14:textId="30B63785" w:rsidR="00762BF8" w:rsidRDefault="00762BF8" w:rsidP="00026810">
      <w:pPr>
        <w:rPr>
          <w:rFonts w:eastAsiaTheme="minorEastAsia"/>
        </w:rPr>
      </w:pPr>
      <w:r w:rsidRPr="00762BF8">
        <w:rPr>
          <w:rFonts w:eastAsiaTheme="minorEastAsia"/>
          <w:noProof/>
        </w:rPr>
        <w:drawing>
          <wp:inline distT="0" distB="0" distL="0" distR="0" wp14:anchorId="23493736" wp14:editId="1F8EC747">
            <wp:extent cx="3038271" cy="2470067"/>
            <wp:effectExtent l="0" t="0" r="0" b="6985"/>
            <wp:docPr id="14" name="Picture 1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chart&#10;&#10;Description automatically generated"/>
                    <pic:cNvPicPr/>
                  </pic:nvPicPr>
                  <pic:blipFill>
                    <a:blip r:embed="rId14"/>
                    <a:stretch>
                      <a:fillRect/>
                    </a:stretch>
                  </pic:blipFill>
                  <pic:spPr>
                    <a:xfrm>
                      <a:off x="0" y="0"/>
                      <a:ext cx="3042710" cy="2473676"/>
                    </a:xfrm>
                    <a:prstGeom prst="rect">
                      <a:avLst/>
                    </a:prstGeom>
                  </pic:spPr>
                </pic:pic>
              </a:graphicData>
            </a:graphic>
          </wp:inline>
        </w:drawing>
      </w:r>
    </w:p>
    <w:p w14:paraId="3B88E229" w14:textId="58FF85D7" w:rsidR="00762BF8" w:rsidRDefault="00000CE4" w:rsidP="00000CE4">
      <w:pPr>
        <w:pStyle w:val="Heading2"/>
        <w:rPr>
          <w:rFonts w:eastAsiaTheme="minorEastAsia"/>
        </w:rPr>
      </w:pPr>
      <w:bookmarkStart w:id="5" w:name="_Toc118641411"/>
      <w:r>
        <w:rPr>
          <w:rFonts w:eastAsiaTheme="minorEastAsia"/>
        </w:rPr>
        <w:t>Part d</w:t>
      </w:r>
      <w:bookmarkEnd w:id="5"/>
    </w:p>
    <w:p w14:paraId="2B3C7DB0" w14:textId="5044E139" w:rsidR="00CD57F5" w:rsidRDefault="00000CE4" w:rsidP="00000CE4">
      <w:r>
        <w:t xml:space="preserve">As shown in the previous part the combined edge map contains noisy edges and we are not able to get a clearer picture of the stronger lines. </w:t>
      </w:r>
      <w:r w:rsidR="00CD57F5">
        <w:t xml:space="preserve">Some edges have a sharp gradient change while some edges have a small gradient change. </w:t>
      </w:r>
      <w:r>
        <w:t xml:space="preserve">Therefore to remove these noisy edges a simple threshold is introduced. Any edges that have an absolute gradient magnitude greater than the threshold will be selected and displayed. The output of the edge image with different </w:t>
      </w:r>
      <w:r w:rsidR="006F3E64">
        <w:t>thresholds</w:t>
      </w:r>
      <w:r>
        <w:t xml:space="preserve"> is shown below </w:t>
      </w:r>
    </w:p>
    <w:p w14:paraId="6E165D6D" w14:textId="524666F5" w:rsidR="00CD57F5" w:rsidRDefault="00CD57F5" w:rsidP="00000CE4">
      <w:r w:rsidRPr="00CD57F5">
        <w:rPr>
          <w:noProof/>
        </w:rPr>
        <w:drawing>
          <wp:anchor distT="0" distB="0" distL="114300" distR="114300" simplePos="0" relativeHeight="251664384" behindDoc="0" locked="0" layoutInCell="1" allowOverlap="1" wp14:anchorId="0808D772" wp14:editId="30EF2E40">
            <wp:simplePos x="0" y="0"/>
            <wp:positionH relativeFrom="margin">
              <wp:posOffset>-331470</wp:posOffset>
            </wp:positionH>
            <wp:positionV relativeFrom="paragraph">
              <wp:posOffset>115793</wp:posOffset>
            </wp:positionV>
            <wp:extent cx="6529070" cy="3627755"/>
            <wp:effectExtent l="0" t="0" r="5080" b="0"/>
            <wp:wrapNone/>
            <wp:docPr id="15" name="Picture 15"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screensho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29070" cy="3627755"/>
                    </a:xfrm>
                    <a:prstGeom prst="rect">
                      <a:avLst/>
                    </a:prstGeom>
                  </pic:spPr>
                </pic:pic>
              </a:graphicData>
            </a:graphic>
            <wp14:sizeRelH relativeFrom="margin">
              <wp14:pctWidth>0</wp14:pctWidth>
            </wp14:sizeRelH>
            <wp14:sizeRelV relativeFrom="margin">
              <wp14:pctHeight>0</wp14:pctHeight>
            </wp14:sizeRelV>
          </wp:anchor>
        </w:drawing>
      </w:r>
    </w:p>
    <w:p w14:paraId="20CF7C81" w14:textId="0C41C59A" w:rsidR="00CD57F5" w:rsidRDefault="00CD57F5" w:rsidP="00000CE4"/>
    <w:p w14:paraId="312F67ED" w14:textId="05318692" w:rsidR="00CD57F5" w:rsidRDefault="00CD57F5" w:rsidP="00000CE4"/>
    <w:p w14:paraId="1FE4B016" w14:textId="0D8FDE24" w:rsidR="00CD57F5" w:rsidRDefault="00CD57F5" w:rsidP="00000CE4"/>
    <w:p w14:paraId="0240A083" w14:textId="30F10396" w:rsidR="00CD57F5" w:rsidRDefault="00CD57F5" w:rsidP="00000CE4"/>
    <w:p w14:paraId="1C66C912" w14:textId="32E84B57" w:rsidR="00CD57F5" w:rsidRDefault="00CD57F5" w:rsidP="00000CE4"/>
    <w:p w14:paraId="5F4F293C" w14:textId="2AEE6D7A" w:rsidR="00CD57F5" w:rsidRDefault="00CD57F5" w:rsidP="00000CE4"/>
    <w:p w14:paraId="0FF59D8F" w14:textId="5CAA404D" w:rsidR="00CD57F5" w:rsidRDefault="00CD57F5" w:rsidP="00000CE4"/>
    <w:p w14:paraId="0A71C383" w14:textId="49661D87" w:rsidR="00CD57F5" w:rsidRDefault="00CD57F5" w:rsidP="00000CE4"/>
    <w:p w14:paraId="6D87B2EF" w14:textId="439C5016" w:rsidR="00CD57F5" w:rsidRDefault="00CD57F5" w:rsidP="00000CE4"/>
    <w:p w14:paraId="3ACD732E" w14:textId="0CEBC42A" w:rsidR="00A073D7" w:rsidRDefault="00CD57F5" w:rsidP="00000CE4">
      <w:r>
        <w:t xml:space="preserve">When we increase the threshold, the number of edges displayed decreases. The image shows the significant lines only when the threshold is greater than 10000.  As the threshold increases, the noisy </w:t>
      </w:r>
      <w:r w:rsidR="008848A7">
        <w:lastRenderedPageBreak/>
        <w:t>Ass the threshold increases e</w:t>
      </w:r>
      <w:r>
        <w:t xml:space="preserve">dges are removed and the edges with a stark gradient change </w:t>
      </w:r>
      <w:r w:rsidR="00A073D7">
        <w:t>are</w:t>
      </w:r>
      <w:r>
        <w:t xml:space="preserve"> selected. But some of these edges with a small gradient change depict the details of the image. One example is the diagonal line of the pathway, it disappeared when the threshold </w:t>
      </w:r>
      <w:r w:rsidR="00A073D7">
        <w:t>increased</w:t>
      </w:r>
      <w:r>
        <w:t xml:space="preserve"> from 10000 to 100000 and some of the body parts are removed as well</w:t>
      </w:r>
      <w:r w:rsidR="009F6E7F">
        <w:t xml:space="preserve">. In conclusion, having a lower threshold will enable us to pick the details of the image but it will also </w:t>
      </w:r>
      <w:r w:rsidR="00A073D7">
        <w:t>select edges that are irrelevant increasing the noise of the edge</w:t>
      </w:r>
      <w:r w:rsidR="008848A7">
        <w:t xml:space="preserve"> image</w:t>
      </w:r>
      <w:r w:rsidR="00A073D7">
        <w:t xml:space="preserve">. </w:t>
      </w:r>
      <w:r w:rsidR="008848A7">
        <w:t>H</w:t>
      </w:r>
      <w:r w:rsidR="00A073D7">
        <w:t xml:space="preserve">aving a larger threshold will enable us to select the lines that depict the trend of the image but we will lose out </w:t>
      </w:r>
      <w:r w:rsidR="006F3E64">
        <w:t xml:space="preserve">on </w:t>
      </w:r>
      <w:r w:rsidR="00A073D7">
        <w:t xml:space="preserve">the details. Therefore one should pick </w:t>
      </w:r>
      <w:r w:rsidR="006F3E64">
        <w:t>an</w:t>
      </w:r>
      <w:r w:rsidR="00A073D7">
        <w:t xml:space="preserve"> optimal threshold that will remove most of the noise and keep some of the detail.</w:t>
      </w:r>
    </w:p>
    <w:p w14:paraId="73DE8E2C" w14:textId="3C012678" w:rsidR="009B5CF7" w:rsidRDefault="009B5CF7" w:rsidP="00000CE4"/>
    <w:p w14:paraId="132DA66F" w14:textId="448FD341" w:rsidR="009B5CF7" w:rsidRDefault="009B5CF7" w:rsidP="009B5CF7">
      <w:pPr>
        <w:pStyle w:val="Heading2"/>
      </w:pPr>
      <w:bookmarkStart w:id="6" w:name="_Toc118641412"/>
      <w:r>
        <w:t>Part e</w:t>
      </w:r>
      <w:bookmarkEnd w:id="6"/>
    </w:p>
    <w:p w14:paraId="1E60523E" w14:textId="4F606C38" w:rsidR="006F3E64" w:rsidRDefault="006F3E64" w:rsidP="009B5CF7">
      <w:r>
        <w:t xml:space="preserve">Previously we discussed how a threshold can be used to filter out the noisy edges but we had to find the optimal threshold that can remove noise yet keep most of the details. Another edge detection </w:t>
      </w:r>
      <w:r w:rsidR="002F7C58">
        <w:t xml:space="preserve">method </w:t>
      </w:r>
      <w:r>
        <w:t>that can overcome this issue to a certain extent is the Canny edge detector. The canny edge detector makes use of a Gaussian filter to remove the noisy edges, a non-maximal suppression to deal with edges with varying thickness and Hysteresis thresholding to deal with edges that have varying strength.</w:t>
      </w:r>
    </w:p>
    <w:p w14:paraId="4124790F" w14:textId="6018017A" w:rsidR="00623CFF" w:rsidRDefault="00623CFF" w:rsidP="009B5CF7">
      <w:r>
        <w:t xml:space="preserve">The Gaussian edge filtering is filtered twice by the x and y derivatives of Gaussian. The distribution of the Gaussian will be vary based on the value of sigma used. The image below shows the effect of increasing sigma on the edge map. </w:t>
      </w:r>
    </w:p>
    <w:p w14:paraId="13FD8E00" w14:textId="1A0000E5" w:rsidR="00623CFF" w:rsidRPr="009B5CF7" w:rsidRDefault="00623CFF" w:rsidP="009B5CF7">
      <w:r w:rsidRPr="00623CFF">
        <w:rPr>
          <w:noProof/>
        </w:rPr>
        <w:drawing>
          <wp:inline distT="0" distB="0" distL="0" distR="0" wp14:anchorId="0D2F2258" wp14:editId="0245116E">
            <wp:extent cx="5731510" cy="3246755"/>
            <wp:effectExtent l="0" t="0" r="2540" b="0"/>
            <wp:docPr id="5" name="Picture 5" descr="A picture containing text, gallery,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gallery, room&#10;&#10;Description automatically generated"/>
                    <pic:cNvPicPr/>
                  </pic:nvPicPr>
                  <pic:blipFill>
                    <a:blip r:embed="rId16"/>
                    <a:stretch>
                      <a:fillRect/>
                    </a:stretch>
                  </pic:blipFill>
                  <pic:spPr>
                    <a:xfrm>
                      <a:off x="0" y="0"/>
                      <a:ext cx="5731510" cy="3246755"/>
                    </a:xfrm>
                    <a:prstGeom prst="rect">
                      <a:avLst/>
                    </a:prstGeom>
                  </pic:spPr>
                </pic:pic>
              </a:graphicData>
            </a:graphic>
          </wp:inline>
        </w:drawing>
      </w:r>
    </w:p>
    <w:p w14:paraId="2EA4F2C9" w14:textId="5D4D5941" w:rsidR="00CD57F5" w:rsidRDefault="00623CFF" w:rsidP="00000CE4">
      <w:r>
        <w:t xml:space="preserve">By increasing the sigma the number of lines in the edge map decreases. It removes the noisy edges and the details while keeping </w:t>
      </w:r>
      <w:r w:rsidR="008848A7">
        <w:t xml:space="preserve">the </w:t>
      </w:r>
      <w:r w:rsidR="00AD4A10">
        <w:t xml:space="preserve">trends. When the sigma increases from 1 to 5, the spread of the Gaussian distribution will increase therefore it keeps the trend and removes the details. By removing these details the location of these edgels are less accurate. Having a higher sigma will be suitable for </w:t>
      </w:r>
      <w:r w:rsidR="00631015">
        <w:t xml:space="preserve">the </w:t>
      </w:r>
      <w:r w:rsidR="00AD4A10">
        <w:t>removal of noisy edgels but the accuracy of these edgels might decrease.</w:t>
      </w:r>
    </w:p>
    <w:p w14:paraId="37CA94EE" w14:textId="77777777" w:rsidR="00AD4A10" w:rsidRDefault="00AD4A10" w:rsidP="00000CE4"/>
    <w:p w14:paraId="111E8D96" w14:textId="183BBD80" w:rsidR="00000CE4" w:rsidRDefault="00AD4A10" w:rsidP="00000CE4">
      <w:r>
        <w:lastRenderedPageBreak/>
        <w:t>Other than the sigma value, we have to decide on a suitable upper and lower threshold for the hysteresis thresholding.</w:t>
      </w:r>
      <w:r w:rsidR="004E3CE1">
        <w:t xml:space="preserve"> In the previous section, we used 1 threshold to determine whether the edge should be selected or not. In the hysteresis threshold, any lines that have a magnitude that is greater than the upper threshold will be a 1 and anything lower than </w:t>
      </w:r>
      <w:r w:rsidR="00631015">
        <w:t xml:space="preserve">the </w:t>
      </w:r>
      <w:r w:rsidR="004E3CE1">
        <w:t xml:space="preserve">lower threshold will be a 0. If the magnitude is in between the upper and lower threshold, we will check the neighbouring pixels that are perpendicular to the edge gradient. These pixels will follow the value of those neighbouring </w:t>
      </w:r>
      <w:r w:rsidR="00631015">
        <w:t>pixels</w:t>
      </w:r>
      <w:r w:rsidR="004E3CE1">
        <w:t xml:space="preserve">. The edge </w:t>
      </w:r>
      <w:r w:rsidR="008848A7">
        <w:t xml:space="preserve">image </w:t>
      </w:r>
      <w:r w:rsidR="004E3CE1">
        <w:t xml:space="preserve">was tested with different lower thresholds and the output </w:t>
      </w:r>
      <w:r w:rsidR="00631015">
        <w:t>is</w:t>
      </w:r>
      <w:r w:rsidR="004E3CE1">
        <w:t xml:space="preserve"> shown below</w:t>
      </w:r>
    </w:p>
    <w:p w14:paraId="43DBC70D" w14:textId="30976CE0" w:rsidR="004E3CE1" w:rsidRPr="00000CE4" w:rsidRDefault="00631015" w:rsidP="00000CE4">
      <w:r>
        <w:rPr>
          <w:noProof/>
        </w:rPr>
        <mc:AlternateContent>
          <mc:Choice Requires="wps">
            <w:drawing>
              <wp:anchor distT="0" distB="0" distL="114300" distR="114300" simplePos="0" relativeHeight="251665408" behindDoc="0" locked="0" layoutInCell="1" allowOverlap="1" wp14:anchorId="3B56BC03" wp14:editId="62CE1F85">
                <wp:simplePos x="0" y="0"/>
                <wp:positionH relativeFrom="column">
                  <wp:posOffset>59377</wp:posOffset>
                </wp:positionH>
                <wp:positionV relativeFrom="paragraph">
                  <wp:posOffset>432847</wp:posOffset>
                </wp:positionV>
                <wp:extent cx="409698" cy="279070"/>
                <wp:effectExtent l="0" t="0" r="28575" b="26035"/>
                <wp:wrapNone/>
                <wp:docPr id="11" name="Oval 11"/>
                <wp:cNvGraphicFramePr/>
                <a:graphic xmlns:a="http://schemas.openxmlformats.org/drawingml/2006/main">
                  <a:graphicData uri="http://schemas.microsoft.com/office/word/2010/wordprocessingShape">
                    <wps:wsp>
                      <wps:cNvSpPr/>
                      <wps:spPr>
                        <a:xfrm>
                          <a:off x="0" y="0"/>
                          <a:ext cx="409698" cy="27907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A0BB27A" id="Oval 11" o:spid="_x0000_s1026" style="position:absolute;margin-left:4.7pt;margin-top:34.1pt;width:32.25pt;height:21.9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" filled="f" strokecolor="red" strokeweight="1.5pt">
                <v:stroke joinstyle="miter"/>
              </v:oval>
            </w:pict>
          </mc:Fallback>
        </mc:AlternateContent>
      </w:r>
      <w:r w:rsidR="004E3CE1" w:rsidRPr="004E3CE1">
        <w:rPr>
          <w:noProof/>
        </w:rPr>
        <w:drawing>
          <wp:inline distT="0" distB="0" distL="0" distR="0" wp14:anchorId="16B22FC8" wp14:editId="0C32FBEA">
            <wp:extent cx="5731510" cy="3255010"/>
            <wp:effectExtent l="0" t="0" r="2540" b="2540"/>
            <wp:docPr id="9" name="Picture 9"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Qr code&#10;&#10;Description automatically generated"/>
                    <pic:cNvPicPr/>
                  </pic:nvPicPr>
                  <pic:blipFill>
                    <a:blip r:embed="rId17"/>
                    <a:stretch>
                      <a:fillRect/>
                    </a:stretch>
                  </pic:blipFill>
                  <pic:spPr>
                    <a:xfrm>
                      <a:off x="0" y="0"/>
                      <a:ext cx="5731510" cy="3255010"/>
                    </a:xfrm>
                    <a:prstGeom prst="rect">
                      <a:avLst/>
                    </a:prstGeom>
                  </pic:spPr>
                </pic:pic>
              </a:graphicData>
            </a:graphic>
          </wp:inline>
        </w:drawing>
      </w:r>
    </w:p>
    <w:p w14:paraId="1679041C" w14:textId="2ED01003" w:rsidR="00762BF8" w:rsidRPr="00026810" w:rsidRDefault="00762BF8" w:rsidP="00026810"/>
    <w:p w14:paraId="0B5E42BA" w14:textId="1A32F2B3" w:rsidR="001E30A4" w:rsidRDefault="00631015" w:rsidP="00F41478">
      <w:r>
        <w:t>When we increase the lower threshold to a higher value, the number of edges shown is lesser. By increasing the lower threshold the space between the upper and lower threshold decreases, which will reduce the tiny noisy edges and find the long edges</w:t>
      </w:r>
      <w:r w:rsidR="008848A7">
        <w:t xml:space="preserve"> in the image</w:t>
      </w:r>
      <w:r>
        <w:t xml:space="preserve">. This change is very clear if we observe the edge that is within the red circle. Those edges are broken down into smaller long edges and the tiny edges that connect them are removed. </w:t>
      </w:r>
    </w:p>
    <w:p w14:paraId="456745C5" w14:textId="12735315" w:rsidR="006B669E" w:rsidRDefault="006B669E" w:rsidP="00F41478"/>
    <w:p w14:paraId="77C1388F" w14:textId="11AE9399" w:rsidR="006B669E" w:rsidRDefault="006B669E" w:rsidP="006B669E">
      <w:pPr>
        <w:pStyle w:val="Heading1"/>
      </w:pPr>
      <w:bookmarkStart w:id="7" w:name="_Toc118641413"/>
      <w:r>
        <w:t>Hough Transform</w:t>
      </w:r>
      <w:bookmarkEnd w:id="7"/>
    </w:p>
    <w:p w14:paraId="71611EC2" w14:textId="3F871C58" w:rsidR="006B669E" w:rsidRDefault="006B669E" w:rsidP="006B669E">
      <w:pPr>
        <w:pStyle w:val="Heading2"/>
      </w:pPr>
      <w:bookmarkStart w:id="8" w:name="_Toc118641414"/>
      <w:r>
        <w:t>Part a</w:t>
      </w:r>
      <w:bookmarkEnd w:id="8"/>
    </w:p>
    <w:p w14:paraId="3D574000" w14:textId="7282C174" w:rsidR="006B669E" w:rsidRDefault="005D10D8" w:rsidP="006B669E">
      <w:r w:rsidRPr="005D10D8">
        <w:rPr>
          <w:noProof/>
        </w:rPr>
        <w:drawing>
          <wp:anchor distT="0" distB="0" distL="114300" distR="114300" simplePos="0" relativeHeight="251666432" behindDoc="0" locked="0" layoutInCell="1" allowOverlap="1" wp14:anchorId="14915EB6" wp14:editId="189C1C18">
            <wp:simplePos x="0" y="0"/>
            <wp:positionH relativeFrom="margin">
              <wp:posOffset>41456</wp:posOffset>
            </wp:positionH>
            <wp:positionV relativeFrom="paragraph">
              <wp:posOffset>827018</wp:posOffset>
            </wp:positionV>
            <wp:extent cx="2149368" cy="1800742"/>
            <wp:effectExtent l="0" t="0" r="3810" b="9525"/>
            <wp:wrapNone/>
            <wp:docPr id="16" name="Picture 1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Background patter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49368" cy="1800742"/>
                    </a:xfrm>
                    <a:prstGeom prst="rect">
                      <a:avLst/>
                    </a:prstGeom>
                  </pic:spPr>
                </pic:pic>
              </a:graphicData>
            </a:graphic>
            <wp14:sizeRelH relativeFrom="margin">
              <wp14:pctWidth>0</wp14:pctWidth>
            </wp14:sizeRelH>
            <wp14:sizeRelV relativeFrom="margin">
              <wp14:pctHeight>0</wp14:pctHeight>
            </wp14:sizeRelV>
          </wp:anchor>
        </w:drawing>
      </w:r>
      <w:r w:rsidR="006B669E">
        <w:t>In the previous section</w:t>
      </w:r>
      <w:r w:rsidR="00686DDB">
        <w:t>,</w:t>
      </w:r>
      <w:r w:rsidR="006B669E">
        <w:t xml:space="preserve"> we experimented with different methods for edge detection. Some of these edges might belong to long edges and we are unable to identify these lines. Hough transform is a method that can be used to uncover a suitable line that connects these broken local edges.</w:t>
      </w:r>
      <w:r>
        <w:t xml:space="preserve"> In this section</w:t>
      </w:r>
      <w:r w:rsidR="008848A7">
        <w:t>,</w:t>
      </w:r>
      <w:r>
        <w:t xml:space="preserve"> we will be exploring Hough transform on the following image</w:t>
      </w:r>
    </w:p>
    <w:p w14:paraId="436B24A3" w14:textId="2723FE04" w:rsidR="005D10D8" w:rsidRDefault="005D10D8" w:rsidP="006B669E"/>
    <w:p w14:paraId="2AD4B865" w14:textId="3DB2C578" w:rsidR="005D10D8" w:rsidRDefault="005D10D8" w:rsidP="006B669E"/>
    <w:p w14:paraId="0E4E7113" w14:textId="77777777" w:rsidR="005D10D8" w:rsidRDefault="005D10D8" w:rsidP="006B669E"/>
    <w:p w14:paraId="35F535A9" w14:textId="7254AFA1" w:rsidR="005D10D8" w:rsidRDefault="005D10D8" w:rsidP="006B669E"/>
    <w:p w14:paraId="35E2A980" w14:textId="04F9B1B8" w:rsidR="005D10D8" w:rsidRDefault="005D10D8" w:rsidP="005D10D8">
      <w:pPr>
        <w:pStyle w:val="Heading2"/>
      </w:pPr>
      <w:bookmarkStart w:id="9" w:name="_Toc118641415"/>
      <w:r>
        <w:lastRenderedPageBreak/>
        <w:t>Part b</w:t>
      </w:r>
      <w:bookmarkEnd w:id="9"/>
    </w:p>
    <w:p w14:paraId="7A2385AE" w14:textId="0D86E9FF" w:rsidR="005D10D8" w:rsidRDefault="005D10D8" w:rsidP="005D10D8">
      <w:pPr>
        <w:rPr>
          <w:rFonts w:eastAsiaTheme="minorEastAsia"/>
        </w:rPr>
      </w:pPr>
      <w:r>
        <w:t>Generally</w:t>
      </w:r>
      <w:r w:rsidR="00B8121B">
        <w:t>,</w:t>
      </w:r>
      <w:r>
        <w:t xml:space="preserve"> a line can be represented using y=mx+c but in Hough transform we will represent a line using </w:t>
      </w:r>
      <m:oMath>
        <m:r>
          <w:rPr>
            <w:rFonts w:ascii="Cambria Math" w:hAnsi="Cambria Math"/>
          </w:rPr>
          <m:t>xcosθ+ysinθ= ρ</m:t>
        </m:r>
      </m:oMath>
      <w:r>
        <w:rPr>
          <w:rFonts w:eastAsiaTheme="minorEastAsia"/>
        </w:rPr>
        <w:t xml:space="preserve">. The intuition behind this is that every vector on the line must be orthogonal to the </w:t>
      </w:r>
      <w:r w:rsidR="00B8121B">
        <w:rPr>
          <w:rFonts w:eastAsiaTheme="minorEastAsia"/>
        </w:rPr>
        <w:t xml:space="preserve">straight </w:t>
      </w:r>
      <w:r>
        <w:rPr>
          <w:rFonts w:eastAsiaTheme="minorEastAsia"/>
        </w:rPr>
        <w:t xml:space="preserve">line of length </w:t>
      </w:r>
      <m:oMath>
        <m:r>
          <w:rPr>
            <w:rFonts w:ascii="Cambria Math" w:hAnsi="Cambria Math"/>
          </w:rPr>
          <m:t>ρ</m:t>
        </m:r>
      </m:oMath>
      <w:r w:rsidR="00B8121B">
        <w:rPr>
          <w:rFonts w:eastAsiaTheme="minorEastAsia"/>
        </w:rPr>
        <w:t xml:space="preserve"> that comes from the origin. Therefore each line can be rewritten as rough and theta. </w:t>
      </w:r>
      <w:r w:rsidR="008848A7">
        <w:rPr>
          <w:rFonts w:eastAsiaTheme="minorEastAsia"/>
        </w:rPr>
        <w:t>F</w:t>
      </w:r>
      <w:r w:rsidR="00B8121B">
        <w:rPr>
          <w:rFonts w:eastAsiaTheme="minorEastAsia"/>
        </w:rPr>
        <w:t xml:space="preserve">or a given coordinate, there can be multiple </w:t>
      </w:r>
      <w:r w:rsidR="00686DDB">
        <w:rPr>
          <w:rFonts w:eastAsiaTheme="minorEastAsia"/>
        </w:rPr>
        <w:t>pairs</w:t>
      </w:r>
      <w:r w:rsidR="00B8121B">
        <w:rPr>
          <w:rFonts w:eastAsiaTheme="minorEastAsia"/>
        </w:rPr>
        <w:t xml:space="preserve"> of values that can satisfy it. For each pixel (x,y), the </w:t>
      </w:r>
      <w:r w:rsidR="007D20EB">
        <w:rPr>
          <w:rFonts w:eastAsiaTheme="minorEastAsia"/>
        </w:rPr>
        <w:t>Hough</w:t>
      </w:r>
      <w:r w:rsidR="00B8121B">
        <w:rPr>
          <w:rFonts w:eastAsiaTheme="minorEastAsia"/>
        </w:rPr>
        <w:t xml:space="preserve"> transform will </w:t>
      </w:r>
      <w:r w:rsidR="007D20EB">
        <w:rPr>
          <w:rFonts w:eastAsiaTheme="minorEastAsia"/>
        </w:rPr>
        <w:t xml:space="preserve">generate new lines by going </w:t>
      </w:r>
      <w:r w:rsidR="00B8121B">
        <w:rPr>
          <w:rFonts w:eastAsiaTheme="minorEastAsia"/>
        </w:rPr>
        <w:t xml:space="preserve">through the different rho and theta values. When these new </w:t>
      </w:r>
      <w:r w:rsidR="007D20EB">
        <w:rPr>
          <w:rFonts w:eastAsiaTheme="minorEastAsia"/>
        </w:rPr>
        <w:t xml:space="preserve">lines </w:t>
      </w:r>
      <w:r w:rsidR="00382EFF">
        <w:rPr>
          <w:rFonts w:eastAsiaTheme="minorEastAsia"/>
        </w:rPr>
        <w:t>pass</w:t>
      </w:r>
      <w:r w:rsidR="007D20EB">
        <w:rPr>
          <w:rFonts w:eastAsiaTheme="minorEastAsia"/>
        </w:rPr>
        <w:t xml:space="preserve"> through the accumulator’s bin</w:t>
      </w:r>
      <w:r w:rsidR="008848A7">
        <w:rPr>
          <w:rFonts w:eastAsiaTheme="minorEastAsia"/>
        </w:rPr>
        <w:t>,</w:t>
      </w:r>
      <w:r w:rsidR="007D20EB">
        <w:rPr>
          <w:rFonts w:eastAsiaTheme="minorEastAsia"/>
        </w:rPr>
        <w:t xml:space="preserve"> the value in that bin is incremented. Therefore the suitable rho and theta values are those that have the highest number of votes.</w:t>
      </w:r>
    </w:p>
    <w:p w14:paraId="65BFD313" w14:textId="56BF263F" w:rsidR="007D20EB" w:rsidRDefault="007D20EB" w:rsidP="005D10D8">
      <w:pPr>
        <w:rPr>
          <w:rFonts w:eastAsiaTheme="minorEastAsia"/>
        </w:rPr>
      </w:pPr>
      <w:r>
        <w:rPr>
          <w:noProof/>
        </w:rPr>
        <w:drawing>
          <wp:inline distT="0" distB="0" distL="0" distR="0" wp14:anchorId="059FB01F" wp14:editId="12EABC9F">
            <wp:extent cx="2873829" cy="1799247"/>
            <wp:effectExtent l="0" t="0" r="3175"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9"/>
                    <a:stretch>
                      <a:fillRect/>
                    </a:stretch>
                  </pic:blipFill>
                  <pic:spPr>
                    <a:xfrm>
                      <a:off x="0" y="0"/>
                      <a:ext cx="2878816" cy="1802370"/>
                    </a:xfrm>
                    <a:prstGeom prst="rect">
                      <a:avLst/>
                    </a:prstGeom>
                  </pic:spPr>
                </pic:pic>
              </a:graphicData>
            </a:graphic>
          </wp:inline>
        </w:drawing>
      </w:r>
    </w:p>
    <w:p w14:paraId="71DF451E" w14:textId="77777777" w:rsidR="007D20EB" w:rsidRPr="005D10D8" w:rsidRDefault="007D20EB" w:rsidP="005D10D8"/>
    <w:p w14:paraId="77FC9C67" w14:textId="261C6E26" w:rsidR="00382EFF" w:rsidRDefault="007D20EB" w:rsidP="006B669E">
      <w:pPr>
        <w:rPr>
          <w:rFonts w:eastAsiaTheme="minorEastAsia" w:cstheme="minorHAnsi"/>
          <w:iCs/>
        </w:rPr>
      </w:pPr>
      <w:r>
        <w:t xml:space="preserve">For radon transform, it is a projection of the image intensity along a radial line oriented at a specific angle. In MATLAB, the algorithm will split each pixel into 4 sub-pixel and project each of these subpixels separately. If the </w:t>
      </w:r>
      <w:r w:rsidR="00382EFF">
        <w:t>subpixel</w:t>
      </w:r>
      <w:r>
        <w:t xml:space="preserve"> projection hits the centre point of a bin the bin will get the full value of the subpixel </w:t>
      </w:r>
      <w:r w:rsidR="00382EFF">
        <w:t>(which</w:t>
      </w:r>
      <w:r>
        <w:t xml:space="preserve"> is ¼ of the pixel value). </w:t>
      </w:r>
      <w:r w:rsidR="00382EFF">
        <w:t xml:space="preserve"> The detector line will be rotated for all possible values of theta, so if all the lines are collinear then these points will have the projection falling into the same bin</w:t>
      </w:r>
      <w:r w:rsidR="00450145">
        <w:t xml:space="preserve"> </w:t>
      </w:r>
      <w:r w:rsidR="00450145">
        <w:fldChar w:fldCharType="begin"/>
      </w:r>
      <w:r w:rsidR="00450145">
        <w:instrText xml:space="preserve"> ADDIN EN.CITE &lt;EndNote&gt;&lt;Cite&gt;&lt;Author&gt;Beatty&lt;/Author&gt;&lt;Year&gt;2012&lt;/Year&gt;&lt;RecNum&gt;66&lt;/RecNum&gt;&lt;DisplayText&gt;(Beatty, 2012)&lt;/DisplayText&gt;&lt;record&gt;&lt;rec-number&gt;66&lt;/rec-number&gt;&lt;foreign-keys&gt;&lt;key app="EN" db-id="ewvsdrx0kts20meattnpsrv8trpwv09epvat" timestamp="1667628227"&gt;66&lt;/key&gt;&lt;/foreign-keys&gt;&lt;ref-type name="Book"&gt;6&lt;/ref-type&gt;&lt;contributors&gt;&lt;authors&gt;&lt;author&gt;Beatty, J.&lt;/author&gt;&lt;/authors&gt;&lt;/contributors&gt;&lt;titles&gt;&lt;title&gt;The Radon Transform and the Mathematics of Medical Imaging&lt;/title&gt;&lt;/titles&gt;&lt;dates&gt;&lt;year&gt;2012&lt;/year&gt;&lt;/dates&gt;&lt;publisher&gt;Digital Commons @ Colby&lt;/publisher&gt;&lt;urls&gt;&lt;related-urls&gt;&lt;url&gt;https://books.google.com.sg/books?id=5ivnjwEACAAJ&lt;/url&gt;&lt;/related-urls&gt;&lt;/urls&gt;&lt;/record&gt;&lt;/Cite&gt;&lt;/EndNote&gt;</w:instrText>
      </w:r>
      <w:r w:rsidR="00450145">
        <w:fldChar w:fldCharType="separate"/>
      </w:r>
      <w:r w:rsidR="00450145">
        <w:rPr>
          <w:noProof/>
        </w:rPr>
        <w:t>(Beatty, 2012)</w:t>
      </w:r>
      <w:r w:rsidR="00450145">
        <w:fldChar w:fldCharType="end"/>
      </w:r>
      <w:r w:rsidR="00382EFF">
        <w:t xml:space="preserve">. As a result, the value of theta and t will have a higher intensity value. This method is very similar to the voting method that takes place in Hough Transform. Both </w:t>
      </w:r>
      <w:r w:rsidR="00450145">
        <w:t xml:space="preserve">the </w:t>
      </w:r>
      <w:r w:rsidR="00382EFF">
        <w:t>radon transform and Hough transform represent the lines using theta and t/</w:t>
      </w:r>
      <w:r w:rsidR="00382EFF" w:rsidRPr="00382EFF">
        <w:rPr>
          <w:rFonts w:ascii="Cambria Math" w:hAnsi="Cambria Math"/>
          <w:i/>
        </w:rPr>
        <w:t xml:space="preserve"> </w:t>
      </w:r>
      <m:oMath>
        <m:r>
          <w:rPr>
            <w:rFonts w:ascii="Cambria Math" w:hAnsi="Cambria Math"/>
          </w:rPr>
          <m:t>ρ</m:t>
        </m:r>
      </m:oMath>
      <w:r w:rsidR="00382EFF">
        <w:rPr>
          <w:rFonts w:ascii="Cambria Math" w:eastAsiaTheme="minorEastAsia" w:hAnsi="Cambria Math"/>
          <w:i/>
        </w:rPr>
        <w:t xml:space="preserve"> </w:t>
      </w:r>
      <w:r w:rsidR="00382EFF">
        <w:rPr>
          <w:rFonts w:eastAsiaTheme="minorEastAsia" w:cstheme="minorHAnsi"/>
          <w:iCs/>
        </w:rPr>
        <w:t xml:space="preserve">which is the result of </w:t>
      </w:r>
      <w:r w:rsidR="00450145">
        <w:rPr>
          <w:rFonts w:eastAsiaTheme="minorEastAsia" w:cstheme="minorHAnsi"/>
          <w:iCs/>
        </w:rPr>
        <w:t xml:space="preserve">the </w:t>
      </w:r>
      <w:r w:rsidR="00382EFF">
        <w:rPr>
          <w:rFonts w:eastAsiaTheme="minorEastAsia" w:cstheme="minorHAnsi"/>
          <w:iCs/>
        </w:rPr>
        <w:t>point normal parameterization of a line.</w:t>
      </w:r>
    </w:p>
    <w:p w14:paraId="2BBA7E0C" w14:textId="16CA436D" w:rsidR="00450145" w:rsidRDefault="00450145" w:rsidP="006B669E">
      <w:pPr>
        <w:rPr>
          <w:rFonts w:eastAsiaTheme="minorEastAsia" w:cstheme="minorHAnsi"/>
          <w:iCs/>
        </w:rPr>
      </w:pPr>
      <w:r w:rsidRPr="00450145">
        <w:rPr>
          <w:rFonts w:eastAsiaTheme="minorEastAsia" w:cstheme="minorHAnsi"/>
          <w:iCs/>
          <w:noProof/>
        </w:rPr>
        <w:drawing>
          <wp:inline distT="0" distB="0" distL="0" distR="0" wp14:anchorId="68896637" wp14:editId="179181B6">
            <wp:extent cx="2856016" cy="2018766"/>
            <wp:effectExtent l="0" t="0" r="1905" b="63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0"/>
                    <a:stretch>
                      <a:fillRect/>
                    </a:stretch>
                  </pic:blipFill>
                  <pic:spPr>
                    <a:xfrm>
                      <a:off x="0" y="0"/>
                      <a:ext cx="2858111" cy="2020247"/>
                    </a:xfrm>
                    <a:prstGeom prst="rect">
                      <a:avLst/>
                    </a:prstGeom>
                  </pic:spPr>
                </pic:pic>
              </a:graphicData>
            </a:graphic>
          </wp:inline>
        </w:drawing>
      </w:r>
    </w:p>
    <w:p w14:paraId="5B425AC2" w14:textId="2C1E137B" w:rsidR="00382EFF" w:rsidRDefault="00382EFF" w:rsidP="006B669E">
      <w:pPr>
        <w:rPr>
          <w:rFonts w:eastAsiaTheme="minorEastAsia" w:cstheme="minorHAnsi"/>
          <w:iCs/>
        </w:rPr>
      </w:pPr>
      <w:r>
        <w:rPr>
          <w:rFonts w:eastAsiaTheme="minorEastAsia" w:cstheme="minorHAnsi"/>
          <w:iCs/>
        </w:rPr>
        <w:t>In Radon transform we consider how a data point in the destination space is obtained from the data in the source space but for Hough transform we consider how a data point in the source space maps onto the data points in the destination space</w:t>
      </w:r>
      <w:r w:rsidR="00450145">
        <w:rPr>
          <w:rFonts w:eastAsiaTheme="minorEastAsia" w:cstheme="minorHAnsi"/>
          <w:iCs/>
        </w:rPr>
        <w:t xml:space="preserve"> </w:t>
      </w:r>
      <w:r w:rsidR="00450145">
        <w:rPr>
          <w:rFonts w:eastAsiaTheme="minorEastAsia" w:cstheme="minorHAnsi"/>
          <w:iCs/>
        </w:rPr>
        <w:fldChar w:fldCharType="begin"/>
      </w:r>
      <w:r w:rsidR="00450145">
        <w:rPr>
          <w:rFonts w:eastAsiaTheme="minorEastAsia" w:cstheme="minorHAnsi"/>
          <w:iCs/>
        </w:rPr>
        <w:instrText xml:space="preserve"> ADDIN EN.CITE &lt;EndNote&gt;&lt;Cite&gt;&lt;Author&gt;van Ginkel&lt;/Author&gt;&lt;Year&gt;2004&lt;/Year&gt;&lt;RecNum&gt;67&lt;/RecNum&gt;&lt;DisplayText&gt;(van Ginkel, Luengo Hendriks, &amp;amp; Van Vliet, 2004)&lt;/DisplayText&gt;&lt;record&gt;&lt;rec-number&gt;67&lt;/rec-number&gt;&lt;foreign-keys&gt;&lt;key app="EN" db-id="ewvsdrx0kts20meattnpsrv8trpwv09epvat" timestamp="1667628309"&gt;67&lt;/key&gt;&lt;/foreign-keys&gt;&lt;ref-type name="Book"&gt;6&lt;/ref-type&gt;&lt;contributors&gt;&lt;authors&gt;&lt;author&gt;van Ginkel, Michael&lt;/author&gt;&lt;author&gt;Luengo Hendriks, Cris&lt;/author&gt;&lt;author&gt;Van Vliet, Lucas&lt;/author&gt;&lt;/authors&gt;&lt;/contributors&gt;&lt;titles&gt;&lt;title&gt;A short introduction to the Radon and Hough transforms and how they relate to each other&lt;/title&gt;&lt;/titles&gt;&lt;dates&gt;&lt;year&gt;2004&lt;/year&gt;&lt;/dates&gt;&lt;urls&gt;&lt;/urls&gt;&lt;/record&gt;&lt;/Cite&gt;&lt;/EndNote&gt;</w:instrText>
      </w:r>
      <w:r w:rsidR="00450145">
        <w:rPr>
          <w:rFonts w:eastAsiaTheme="minorEastAsia" w:cstheme="minorHAnsi"/>
          <w:iCs/>
        </w:rPr>
        <w:fldChar w:fldCharType="separate"/>
      </w:r>
      <w:r w:rsidR="00450145">
        <w:rPr>
          <w:rFonts w:eastAsiaTheme="minorEastAsia" w:cstheme="minorHAnsi"/>
          <w:iCs/>
          <w:noProof/>
        </w:rPr>
        <w:t>(van Ginkel, Luengo Hendriks, &amp; Van Vliet, 2004)</w:t>
      </w:r>
      <w:r w:rsidR="00450145">
        <w:rPr>
          <w:rFonts w:eastAsiaTheme="minorEastAsia" w:cstheme="minorHAnsi"/>
          <w:iCs/>
        </w:rPr>
        <w:fldChar w:fldCharType="end"/>
      </w:r>
      <w:r>
        <w:rPr>
          <w:rFonts w:eastAsiaTheme="minorEastAsia" w:cstheme="minorHAnsi"/>
          <w:iCs/>
        </w:rPr>
        <w:t>.</w:t>
      </w:r>
      <w:r w:rsidR="008848A7">
        <w:rPr>
          <w:rFonts w:eastAsiaTheme="minorEastAsia" w:cstheme="minorHAnsi"/>
          <w:iCs/>
        </w:rPr>
        <w:t>D</w:t>
      </w:r>
      <w:r>
        <w:rPr>
          <w:rFonts w:eastAsiaTheme="minorEastAsia" w:cstheme="minorHAnsi"/>
          <w:iCs/>
        </w:rPr>
        <w:t>ue to the similarities in the transformation</w:t>
      </w:r>
      <w:r w:rsidR="00450145">
        <w:rPr>
          <w:rFonts w:eastAsiaTheme="minorEastAsia" w:cstheme="minorHAnsi"/>
          <w:iCs/>
        </w:rPr>
        <w:t>,</w:t>
      </w:r>
      <w:r>
        <w:rPr>
          <w:rFonts w:eastAsiaTheme="minorEastAsia" w:cstheme="minorHAnsi"/>
          <w:iCs/>
        </w:rPr>
        <w:t xml:space="preserve"> we can replace Hough transform with </w:t>
      </w:r>
      <w:r w:rsidR="00450145">
        <w:rPr>
          <w:rFonts w:eastAsiaTheme="minorEastAsia" w:cstheme="minorHAnsi"/>
          <w:iCs/>
        </w:rPr>
        <w:t xml:space="preserve">the </w:t>
      </w:r>
      <w:r>
        <w:rPr>
          <w:rFonts w:eastAsiaTheme="minorEastAsia" w:cstheme="minorHAnsi"/>
          <w:iCs/>
        </w:rPr>
        <w:t>radon transform but it is only applicable to binary images</w:t>
      </w:r>
      <w:r w:rsidR="00450145">
        <w:rPr>
          <w:rFonts w:eastAsiaTheme="minorEastAsia" w:cstheme="minorHAnsi"/>
          <w:iCs/>
        </w:rPr>
        <w:fldChar w:fldCharType="begin"/>
      </w:r>
      <w:r w:rsidR="00450145">
        <w:rPr>
          <w:rFonts w:eastAsiaTheme="minorEastAsia" w:cstheme="minorHAnsi"/>
          <w:iCs/>
        </w:rPr>
        <w:instrText xml:space="preserve"> ADDIN EN.CITE &lt;EndNote&gt;&lt;Cite&gt;&lt;Author&gt;Fernández&lt;/Author&gt;&lt;Year&gt;2015&lt;/Year&gt;&lt;RecNum&gt;68&lt;/RecNum&gt;&lt;DisplayText&gt;(Fernández, Flores, Alonso, &amp;amp; Ferrari, 2015)&lt;/DisplayText&gt;&lt;record&gt;&lt;rec-number&gt;68&lt;/rec-number&gt;&lt;foreign-keys&gt;&lt;key app="EN" db-id="ewvsdrx0kts20meattnpsrv8trpwv09epvat" timestamp="1667628405"&gt;68&lt;/key&gt;&lt;/foreign-keys&gt;&lt;ref-type name="Journal Article"&gt;17&lt;/ref-type&gt;&lt;contributors&gt;&lt;authors&gt;&lt;author&gt;Fernández, Ariel&lt;/author&gt;&lt;author&gt;Flores, Jorge L.&lt;/author&gt;&lt;author&gt;Alonso, Julia R.&lt;/author&gt;&lt;author&gt;Ferrari, José A.&lt;/author&gt;&lt;/authors&gt;&lt;/contributors&gt;&lt;titles&gt;&lt;title&gt;Real-time pattern recognition using an optical generalized Hough transform&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10586-10591&lt;/pages&gt;&lt;volume&gt;54&lt;/volume&gt;&lt;number&gt;36&lt;/number&gt;&lt;keywords&gt;&lt;keyword&gt;Analog optical image processing&lt;/keyword&gt;&lt;keyword&gt;Transforms&lt;/keyword&gt;&lt;keyword&gt;Pattern recognition, image transforms&lt;/keyword&gt;&lt;keyword&gt;Edge detection&lt;/keyword&gt;&lt;keyword&gt;Image sharpening&lt;/keyword&gt;&lt;keyword&gt;Light intensity&lt;/keyword&gt;&lt;keyword&gt;Medical imaging&lt;/keyword&gt;&lt;keyword&gt;Pattern recognition&lt;/keyword&gt;&lt;keyword&gt;Tunable lenses&lt;/keyword&gt;&lt;/keywords&gt;&lt;dates&gt;&lt;year&gt;2015&lt;/year&gt;&lt;pub-dates&gt;&lt;date&gt;2015/12/20&lt;/date&gt;&lt;/pub-dates&gt;&lt;/dates&gt;&lt;publisher&gt;Optica Publishing Group&lt;/publisher&gt;&lt;urls&gt;&lt;related-urls&gt;&lt;url&gt;https://opg.optica.org/ao/abstract.cfm?URI=ao-54-36-10586&lt;/url&gt;&lt;/related-urls&gt;&lt;/urls&gt;&lt;electronic-resource-num&gt;10.1364/AO.54.010586&lt;/electronic-resource-num&gt;&lt;/record&gt;&lt;/Cite&gt;&lt;/EndNote&gt;</w:instrText>
      </w:r>
      <w:r w:rsidR="00450145">
        <w:rPr>
          <w:rFonts w:eastAsiaTheme="minorEastAsia" w:cstheme="minorHAnsi"/>
          <w:iCs/>
        </w:rPr>
        <w:fldChar w:fldCharType="separate"/>
      </w:r>
      <w:r w:rsidR="00450145">
        <w:rPr>
          <w:rFonts w:eastAsiaTheme="minorEastAsia" w:cstheme="minorHAnsi"/>
          <w:iCs/>
          <w:noProof/>
        </w:rPr>
        <w:t>(Fernández, Flores, Alonso, &amp; Ferrari, 2015)</w:t>
      </w:r>
      <w:r w:rsidR="00450145">
        <w:rPr>
          <w:rFonts w:eastAsiaTheme="minorEastAsia" w:cstheme="minorHAnsi"/>
          <w:iCs/>
        </w:rPr>
        <w:fldChar w:fldCharType="end"/>
      </w:r>
      <w:r>
        <w:rPr>
          <w:rFonts w:eastAsiaTheme="minorEastAsia" w:cstheme="minorHAnsi"/>
          <w:iCs/>
        </w:rPr>
        <w:t>.</w:t>
      </w:r>
    </w:p>
    <w:p w14:paraId="0E0937EF" w14:textId="78A717D5" w:rsidR="00450145" w:rsidRDefault="00450145" w:rsidP="006B669E">
      <w:pPr>
        <w:rPr>
          <w:rFonts w:eastAsiaTheme="minorEastAsia" w:cstheme="minorHAnsi"/>
          <w:iCs/>
        </w:rPr>
      </w:pPr>
      <w:r w:rsidRPr="00450145">
        <w:rPr>
          <w:rFonts w:eastAsiaTheme="minorEastAsia" w:cstheme="minorHAnsi"/>
          <w:iCs/>
          <w:noProof/>
        </w:rPr>
        <w:lastRenderedPageBreak/>
        <w:drawing>
          <wp:anchor distT="0" distB="0" distL="114300" distR="114300" simplePos="0" relativeHeight="251667456" behindDoc="0" locked="0" layoutInCell="1" allowOverlap="1" wp14:anchorId="2F88C7C8" wp14:editId="37EE71FA">
            <wp:simplePos x="0" y="0"/>
            <wp:positionH relativeFrom="column">
              <wp:posOffset>302822</wp:posOffset>
            </wp:positionH>
            <wp:positionV relativeFrom="paragraph">
              <wp:posOffset>241926</wp:posOffset>
            </wp:positionV>
            <wp:extent cx="4659952" cy="2444075"/>
            <wp:effectExtent l="0" t="0" r="7620" b="0"/>
            <wp:wrapNone/>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64653" cy="2446541"/>
                    </a:xfrm>
                    <a:prstGeom prst="rect">
                      <a:avLst/>
                    </a:prstGeom>
                  </pic:spPr>
                </pic:pic>
              </a:graphicData>
            </a:graphic>
            <wp14:sizeRelH relativeFrom="margin">
              <wp14:pctWidth>0</wp14:pctWidth>
            </wp14:sizeRelH>
            <wp14:sizeRelV relativeFrom="margin">
              <wp14:pctHeight>0</wp14:pctHeight>
            </wp14:sizeRelV>
          </wp:anchor>
        </w:drawing>
      </w:r>
      <w:r>
        <w:rPr>
          <w:rFonts w:eastAsiaTheme="minorEastAsia" w:cstheme="minorHAnsi"/>
          <w:iCs/>
        </w:rPr>
        <w:t>The result of the Radon Transform of the edge image in part a is shown below</w:t>
      </w:r>
    </w:p>
    <w:p w14:paraId="2B78E5CA" w14:textId="16356D00" w:rsidR="00450145" w:rsidRDefault="00450145" w:rsidP="006B669E">
      <w:pPr>
        <w:rPr>
          <w:rFonts w:eastAsiaTheme="minorEastAsia" w:cstheme="minorHAnsi"/>
          <w:iCs/>
        </w:rPr>
      </w:pPr>
    </w:p>
    <w:p w14:paraId="0BEDECBA" w14:textId="77777777" w:rsidR="00450145" w:rsidRPr="00382EFF" w:rsidRDefault="00450145" w:rsidP="006B669E">
      <w:pPr>
        <w:rPr>
          <w:rFonts w:eastAsiaTheme="minorEastAsia" w:cstheme="minorHAnsi"/>
          <w:iCs/>
        </w:rPr>
      </w:pPr>
    </w:p>
    <w:p w14:paraId="72998732" w14:textId="548050CE" w:rsidR="00450145" w:rsidRDefault="00450145" w:rsidP="00450145">
      <w:pPr>
        <w:tabs>
          <w:tab w:val="left" w:pos="7499"/>
        </w:tabs>
      </w:pPr>
      <w:r>
        <w:tab/>
      </w:r>
    </w:p>
    <w:p w14:paraId="59A8CCDF" w14:textId="5F75F807" w:rsidR="00450145" w:rsidRDefault="00450145" w:rsidP="00450145">
      <w:pPr>
        <w:tabs>
          <w:tab w:val="left" w:pos="7499"/>
        </w:tabs>
      </w:pPr>
    </w:p>
    <w:p w14:paraId="10FBFF96" w14:textId="2E88DA56" w:rsidR="00450145" w:rsidRDefault="00450145" w:rsidP="00450145">
      <w:pPr>
        <w:tabs>
          <w:tab w:val="left" w:pos="7499"/>
        </w:tabs>
      </w:pPr>
    </w:p>
    <w:p w14:paraId="532CDB99" w14:textId="574B3B10" w:rsidR="00450145" w:rsidRDefault="00450145" w:rsidP="00450145">
      <w:pPr>
        <w:tabs>
          <w:tab w:val="left" w:pos="7499"/>
        </w:tabs>
      </w:pPr>
    </w:p>
    <w:p w14:paraId="7C25B17F" w14:textId="4D17496D" w:rsidR="00450145" w:rsidRDefault="00450145" w:rsidP="00450145">
      <w:pPr>
        <w:tabs>
          <w:tab w:val="left" w:pos="7499"/>
        </w:tabs>
      </w:pPr>
    </w:p>
    <w:p w14:paraId="1168B0D8" w14:textId="4E2CA667" w:rsidR="00450145" w:rsidRDefault="00450145" w:rsidP="00450145">
      <w:pPr>
        <w:tabs>
          <w:tab w:val="left" w:pos="7499"/>
        </w:tabs>
      </w:pPr>
    </w:p>
    <w:p w14:paraId="709D0E0F" w14:textId="77777777" w:rsidR="00450145" w:rsidRDefault="00450145" w:rsidP="00450145">
      <w:pPr>
        <w:tabs>
          <w:tab w:val="left" w:pos="7499"/>
        </w:tabs>
      </w:pPr>
    </w:p>
    <w:p w14:paraId="1AC639CB" w14:textId="4D0C09EC" w:rsidR="00450145" w:rsidRDefault="00450145" w:rsidP="00450145">
      <w:pPr>
        <w:pStyle w:val="Heading2"/>
      </w:pPr>
      <w:bookmarkStart w:id="10" w:name="_Toc118641416"/>
      <w:r>
        <w:t>Part c</w:t>
      </w:r>
      <w:bookmarkEnd w:id="10"/>
    </w:p>
    <w:p w14:paraId="467164AA" w14:textId="7573D13E" w:rsidR="00450145" w:rsidRDefault="00686DDB" w:rsidP="00450145">
      <w:r>
        <w:t xml:space="preserve">The line with the strongest edge support can be identified based on the pixel that has the maximum intensity. Since theta starts from 0 to 179 but the index in MATLAB starts from 1 we need to subtract 1 from the result. </w:t>
      </w:r>
    </w:p>
    <w:p w14:paraId="0A6D8D97" w14:textId="733CEEF2" w:rsidR="00686DDB" w:rsidRDefault="00686DDB" w:rsidP="00450145">
      <w:r>
        <w:t>The code to compute theta and rho:</w:t>
      </w:r>
    </w:p>
    <w:p w14:paraId="63E74951" w14:textId="5D907282" w:rsidR="00686DDB" w:rsidRPr="00450145" w:rsidRDefault="00686DDB" w:rsidP="00450145">
      <w:r w:rsidRPr="00686DDB">
        <w:rPr>
          <w:noProof/>
        </w:rPr>
        <w:drawing>
          <wp:inline distT="0" distB="0" distL="0" distR="0" wp14:anchorId="0985D4F3" wp14:editId="487DAA32">
            <wp:extent cx="5731510" cy="1176655"/>
            <wp:effectExtent l="0" t="0" r="2540" b="4445"/>
            <wp:docPr id="20" name="Picture 2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with medium confidence"/>
                    <pic:cNvPicPr/>
                  </pic:nvPicPr>
                  <pic:blipFill>
                    <a:blip r:embed="rId22"/>
                    <a:stretch>
                      <a:fillRect/>
                    </a:stretch>
                  </pic:blipFill>
                  <pic:spPr>
                    <a:xfrm>
                      <a:off x="0" y="0"/>
                      <a:ext cx="5731510" cy="1176655"/>
                    </a:xfrm>
                    <a:prstGeom prst="rect">
                      <a:avLst/>
                    </a:prstGeom>
                  </pic:spPr>
                </pic:pic>
              </a:graphicData>
            </a:graphic>
          </wp:inline>
        </w:drawing>
      </w:r>
    </w:p>
    <w:p w14:paraId="45FD15C6" w14:textId="3CDB95D3" w:rsidR="00450145" w:rsidRDefault="00686DDB" w:rsidP="00450145">
      <w:pPr>
        <w:tabs>
          <w:tab w:val="left" w:pos="7499"/>
        </w:tabs>
      </w:pPr>
      <w:r>
        <w:t>The theta obtained was 103 and the radius/rho obtained was -76.</w:t>
      </w:r>
    </w:p>
    <w:p w14:paraId="4F0FA2DB" w14:textId="3A3FF600" w:rsidR="00686DDB" w:rsidRDefault="00686DDB" w:rsidP="00686DDB">
      <w:pPr>
        <w:pStyle w:val="Heading2"/>
      </w:pPr>
      <w:bookmarkStart w:id="11" w:name="_Toc118641417"/>
      <w:r>
        <w:t>Part d</w:t>
      </w:r>
      <w:bookmarkEnd w:id="11"/>
    </w:p>
    <w:p w14:paraId="2728F8E0" w14:textId="18DE26AF" w:rsidR="00460F1D" w:rsidRDefault="00460F1D" w:rsidP="00686DDB">
      <w:pPr>
        <w:rPr>
          <w:rFonts w:eastAsiaTheme="minorEastAsia"/>
        </w:rPr>
      </w:pPr>
      <w:r w:rsidRPr="00741606">
        <w:rPr>
          <w:noProof/>
        </w:rPr>
        <w:drawing>
          <wp:anchor distT="0" distB="0" distL="114300" distR="114300" simplePos="0" relativeHeight="251668480" behindDoc="0" locked="0" layoutInCell="1" allowOverlap="1" wp14:anchorId="15291454" wp14:editId="51975292">
            <wp:simplePos x="0" y="0"/>
            <wp:positionH relativeFrom="margin">
              <wp:posOffset>1662653</wp:posOffset>
            </wp:positionH>
            <wp:positionV relativeFrom="paragraph">
              <wp:posOffset>996950</wp:posOffset>
            </wp:positionV>
            <wp:extent cx="1579245" cy="1579245"/>
            <wp:effectExtent l="0" t="0" r="1905" b="1905"/>
            <wp:wrapTopAndBottom/>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579245" cy="1579245"/>
                    </a:xfrm>
                    <a:prstGeom prst="rect">
                      <a:avLst/>
                    </a:prstGeom>
                  </pic:spPr>
                </pic:pic>
              </a:graphicData>
            </a:graphic>
            <wp14:sizeRelH relativeFrom="margin">
              <wp14:pctWidth>0</wp14:pctWidth>
            </wp14:sizeRelH>
            <wp14:sizeRelV relativeFrom="margin">
              <wp14:pctHeight>0</wp14:pctHeight>
            </wp14:sizeRelV>
          </wp:anchor>
        </w:drawing>
      </w:r>
      <w:r w:rsidR="00741606">
        <w:t xml:space="preserve">As mentioned in Part b, a line in Hough transform is represented using </w:t>
      </w:r>
      <m:oMath>
        <m:r>
          <w:rPr>
            <w:rFonts w:ascii="Cambria Math" w:hAnsi="Cambria Math"/>
          </w:rPr>
          <m:t>xcosθ+ysinθ= ρ</m:t>
        </m:r>
      </m:oMath>
      <w:r w:rsidR="00741606">
        <w:rPr>
          <w:rFonts w:eastAsiaTheme="minorEastAsia"/>
        </w:rPr>
        <w:t xml:space="preserve">. </w:t>
      </w:r>
      <w:r>
        <w:rPr>
          <w:rFonts w:eastAsiaTheme="minorEastAsia"/>
        </w:rPr>
        <w:t>So,</w:t>
      </w:r>
      <w:r w:rsidR="00741606">
        <w:rPr>
          <w:rFonts w:eastAsiaTheme="minorEastAsia"/>
        </w:rPr>
        <w:t xml:space="preserve"> comparing that equation with a standard form for linear equations (Ax+By = C), A is </w:t>
      </w:r>
      <m:oMath>
        <m:r>
          <w:rPr>
            <w:rFonts w:ascii="Cambria Math" w:hAnsi="Cambria Math"/>
          </w:rPr>
          <m:t>cosθ</m:t>
        </m:r>
      </m:oMath>
      <w:r w:rsidR="00741606">
        <w:rPr>
          <w:rFonts w:eastAsiaTheme="minorEastAsia"/>
        </w:rPr>
        <w:t xml:space="preserve"> and B is </w:t>
      </w:r>
      <m:oMath>
        <m:r>
          <w:rPr>
            <w:rFonts w:ascii="Cambria Math" w:hAnsi="Cambria Math"/>
          </w:rPr>
          <m:t>sinθ</m:t>
        </m:r>
      </m:oMath>
      <w:r w:rsidR="00741606">
        <w:rPr>
          <w:rFonts w:eastAsiaTheme="minorEastAsia"/>
        </w:rPr>
        <w:t xml:space="preserve"> and C is </w:t>
      </w:r>
      <m:oMath>
        <m:r>
          <w:rPr>
            <w:rFonts w:ascii="Cambria Math" w:hAnsi="Cambria Math"/>
          </w:rPr>
          <m:t>ρ</m:t>
        </m:r>
      </m:oMath>
      <w:r w:rsidR="00741606">
        <w:rPr>
          <w:rFonts w:eastAsiaTheme="minorEastAsia"/>
        </w:rPr>
        <w:t xml:space="preserve">. These values can be obtained by the pol2cart function in MATLAB. The function converts the polar representation to a cartesian mapping so the vertical height will be </w:t>
      </w:r>
      <m:oMath>
        <m:r>
          <w:rPr>
            <w:rFonts w:ascii="Cambria Math" w:hAnsi="Cambria Math"/>
          </w:rPr>
          <m:t>ρsinθ</m:t>
        </m:r>
      </m:oMath>
      <w:r w:rsidR="00741606">
        <w:rPr>
          <w:rFonts w:eastAsiaTheme="minorEastAsia"/>
        </w:rPr>
        <w:t xml:space="preserve"> </w:t>
      </w:r>
      <w:r>
        <w:rPr>
          <w:rFonts w:eastAsiaTheme="minorEastAsia"/>
        </w:rPr>
        <w:t xml:space="preserve"> </w:t>
      </w:r>
      <w:r w:rsidR="00741606">
        <w:rPr>
          <w:rFonts w:eastAsiaTheme="minorEastAsia"/>
        </w:rPr>
        <w:t xml:space="preserve">and the horizontal height will be </w:t>
      </w:r>
      <m:oMath>
        <m:r>
          <w:rPr>
            <w:rFonts w:ascii="Cambria Math" w:hAnsi="Cambria Math"/>
          </w:rPr>
          <m:t>ρcosθ</m:t>
        </m:r>
      </m:oMath>
      <w:r>
        <w:rPr>
          <w:rFonts w:eastAsiaTheme="minorEastAsia"/>
        </w:rPr>
        <w:t xml:space="preserve">. </w:t>
      </w:r>
    </w:p>
    <w:p w14:paraId="42CD3B49" w14:textId="24F1A0BD" w:rsidR="00686DDB" w:rsidRDefault="00460F1D" w:rsidP="00686DDB">
      <w:pPr>
        <w:rPr>
          <w:rFonts w:eastAsiaTheme="minorEastAsia"/>
        </w:rPr>
      </w:pPr>
      <w:r>
        <w:rPr>
          <w:rFonts w:eastAsiaTheme="minorEastAsia"/>
        </w:rPr>
        <w:t xml:space="preserve">So, if we use pol2cart, we will get A as </w:t>
      </w:r>
      <m:oMath>
        <m:r>
          <w:rPr>
            <w:rFonts w:ascii="Cambria Math" w:hAnsi="Cambria Math"/>
          </w:rPr>
          <m:t>ρsinθ</m:t>
        </m:r>
      </m:oMath>
      <w:r>
        <w:rPr>
          <w:rFonts w:eastAsiaTheme="minorEastAsia"/>
        </w:rPr>
        <w:t xml:space="preserve"> and B as </w:t>
      </w:r>
      <m:oMath>
        <m:r>
          <w:rPr>
            <w:rFonts w:ascii="Cambria Math" w:hAnsi="Cambria Math"/>
          </w:rPr>
          <m:t>ρcosθ</m:t>
        </m:r>
      </m:oMath>
      <w:r>
        <w:rPr>
          <w:rFonts w:eastAsiaTheme="minorEastAsia"/>
        </w:rPr>
        <w:t xml:space="preserve"> which is slightly different to the </w:t>
      </w:r>
      <w:r w:rsidR="00112BDD">
        <w:rPr>
          <w:rFonts w:eastAsiaTheme="minorEastAsia"/>
        </w:rPr>
        <w:t>Hough line</w:t>
      </w:r>
      <w:r>
        <w:rPr>
          <w:rFonts w:eastAsiaTheme="minorEastAsia"/>
        </w:rPr>
        <w:t xml:space="preserve"> equation.  Therefore, we must multiply the Hough line equation with </w:t>
      </w:r>
      <m:oMath>
        <m:r>
          <w:rPr>
            <w:rFonts w:ascii="Cambria Math" w:hAnsi="Cambria Math"/>
          </w:rPr>
          <m:t>ρ</m:t>
        </m:r>
      </m:oMath>
      <w:r>
        <w:rPr>
          <w:rFonts w:eastAsiaTheme="minorEastAsia"/>
        </w:rPr>
        <w:t xml:space="preserve"> to get </w:t>
      </w:r>
      <w:r w:rsidR="00DF2B8E">
        <w:rPr>
          <w:rFonts w:eastAsiaTheme="minorEastAsia"/>
        </w:rPr>
        <w:t>a similar</w:t>
      </w:r>
      <w:r>
        <w:rPr>
          <w:rFonts w:eastAsiaTheme="minorEastAsia"/>
        </w:rPr>
        <w:t xml:space="preserve"> equation </w:t>
      </w:r>
      <w:r>
        <w:rPr>
          <w:rFonts w:eastAsiaTheme="minorEastAsia"/>
        </w:rPr>
        <w:lastRenderedPageBreak/>
        <w:t xml:space="preserve">result obtained from pol2cart. As a result, the new equation as </w:t>
      </w:r>
      <m:oMath>
        <m:r>
          <w:rPr>
            <w:rFonts w:ascii="Cambria Math" w:hAnsi="Cambria Math"/>
          </w:rPr>
          <m:t>ρsinθ+ρcosθ=</m:t>
        </m:r>
        <m:sSup>
          <m:sSupPr>
            <m:ctrlPr>
              <w:rPr>
                <w:rFonts w:ascii="Cambria Math" w:hAnsi="Cambria Math"/>
                <w:i/>
              </w:rPr>
            </m:ctrlPr>
          </m:sSupPr>
          <m:e>
            <m:r>
              <w:rPr>
                <w:rFonts w:ascii="Cambria Math" w:hAnsi="Cambria Math"/>
              </w:rPr>
              <m:t>ρ</m:t>
            </m:r>
          </m:e>
          <m:sup>
            <m:r>
              <w:rPr>
                <w:rFonts w:ascii="Cambria Math" w:hAnsi="Cambria Math"/>
              </w:rPr>
              <m:t>2</m:t>
            </m:r>
          </m:sup>
        </m:sSup>
      </m:oMath>
      <w:r>
        <w:rPr>
          <w:rFonts w:eastAsiaTheme="minorEastAsia"/>
        </w:rPr>
        <w:t xml:space="preserve">. So now if we compare this equation with the standard line equation, we will get A as </w:t>
      </w:r>
      <m:oMath>
        <m:r>
          <w:rPr>
            <w:rFonts w:ascii="Cambria Math" w:hAnsi="Cambria Math"/>
          </w:rPr>
          <m:t>ρsinθ</m:t>
        </m:r>
      </m:oMath>
      <w:r>
        <w:rPr>
          <w:rFonts w:eastAsiaTheme="minorEastAsia"/>
        </w:rPr>
        <w:t xml:space="preserve">  and B as </w:t>
      </w:r>
      <m:oMath>
        <m:r>
          <w:rPr>
            <w:rFonts w:ascii="Cambria Math" w:hAnsi="Cambria Math"/>
          </w:rPr>
          <m:t>ρcosθ</m:t>
        </m:r>
      </m:oMath>
      <w:r>
        <w:rPr>
          <w:rFonts w:eastAsiaTheme="minorEastAsia"/>
        </w:rPr>
        <w:t xml:space="preserve"> and C as </w:t>
      </w:r>
      <m:oMath>
        <m:sSup>
          <m:sSupPr>
            <m:ctrlPr>
              <w:rPr>
                <w:rFonts w:ascii="Cambria Math" w:hAnsi="Cambria Math"/>
                <w:i/>
              </w:rPr>
            </m:ctrlPr>
          </m:sSupPr>
          <m:e>
            <m:r>
              <w:rPr>
                <w:rFonts w:ascii="Cambria Math" w:hAnsi="Cambria Math"/>
              </w:rPr>
              <m:t>ρ</m:t>
            </m:r>
          </m:e>
          <m:sup>
            <m:r>
              <w:rPr>
                <w:rFonts w:ascii="Cambria Math" w:hAnsi="Cambria Math"/>
              </w:rPr>
              <m:t>2</m:t>
            </m:r>
          </m:sup>
        </m:sSup>
      </m:oMath>
      <w:r w:rsidR="00112BDD">
        <w:rPr>
          <w:rFonts w:eastAsiaTheme="minorEastAsia"/>
        </w:rPr>
        <w:t xml:space="preserve">. Another thing to consider is the fact that Hough transform </w:t>
      </w:r>
      <w:r w:rsidR="00DC70CB">
        <w:rPr>
          <w:rFonts w:eastAsiaTheme="minorEastAsia"/>
        </w:rPr>
        <w:t xml:space="preserve">considers the </w:t>
      </w:r>
      <w:r w:rsidR="00112BDD">
        <w:rPr>
          <w:rFonts w:eastAsiaTheme="minorEastAsia"/>
        </w:rPr>
        <w:t xml:space="preserve">origin </w:t>
      </w:r>
      <w:r w:rsidR="00DC70CB">
        <w:rPr>
          <w:rFonts w:eastAsiaTheme="minorEastAsia"/>
        </w:rPr>
        <w:t>as</w:t>
      </w:r>
      <w:r w:rsidR="00112BDD">
        <w:rPr>
          <w:rFonts w:eastAsiaTheme="minorEastAsia"/>
        </w:rPr>
        <w:t xml:space="preserve"> the centre of the image but the origin in MATLAB is the top left corner, so we need to translate the origin by positive 179 units in the x direction and positive 145 units in the y direction. Thus the new line equation will be </w:t>
      </w:r>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x-179</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y-145</m:t>
            </m:r>
          </m:e>
        </m:d>
        <m:r>
          <w:rPr>
            <w:rFonts w:ascii="Cambria Math" w:hAnsi="Cambria Math"/>
          </w:rPr>
          <m:t>=C</m:t>
        </m:r>
      </m:oMath>
      <w:r w:rsidR="00112BDD">
        <w:rPr>
          <w:rFonts w:eastAsiaTheme="minorEastAsia"/>
        </w:rPr>
        <w:t xml:space="preserve">. We want this line to be expressed as just </w:t>
      </w:r>
      <m:oMath>
        <m:r>
          <w:rPr>
            <w:rFonts w:ascii="Cambria Math" w:eastAsiaTheme="minorEastAsia" w:hAnsi="Cambria Math"/>
          </w:rPr>
          <m:t>Ax+By=C</m:t>
        </m:r>
      </m:oMath>
      <w:r w:rsidR="00112BDD">
        <w:rPr>
          <w:rFonts w:eastAsiaTheme="minorEastAsia"/>
        </w:rPr>
        <w:t xml:space="preserve">  so we have to move all the constants over and </w:t>
      </w:r>
      <w:r w:rsidR="0001112E">
        <w:rPr>
          <w:rFonts w:eastAsiaTheme="minorEastAsia"/>
        </w:rPr>
        <w:t>C is rho squared</w:t>
      </w:r>
      <w:r w:rsidR="00DC70CB">
        <w:rPr>
          <w:rFonts w:eastAsiaTheme="minorEastAsia"/>
        </w:rPr>
        <w:t xml:space="preserve"> ( refer to the previous equation)</w:t>
      </w:r>
      <w:r w:rsidR="0001112E">
        <w:rPr>
          <w:rFonts w:eastAsiaTheme="minorEastAsia"/>
        </w:rPr>
        <w:t xml:space="preserve"> </w:t>
      </w:r>
      <w:r w:rsidR="00DF2B8E">
        <w:rPr>
          <w:rFonts w:eastAsiaTheme="minorEastAsia"/>
        </w:rPr>
        <w:t xml:space="preserve">resulting </w:t>
      </w:r>
      <w:r w:rsidR="0001112E">
        <w:rPr>
          <w:rFonts w:eastAsiaTheme="minorEastAsia"/>
        </w:rPr>
        <w:t xml:space="preserve">in the following equation </w:t>
      </w:r>
      <m:oMath>
        <m:r>
          <w:rPr>
            <w:rFonts w:ascii="Cambria Math" w:eastAsiaTheme="minorEastAsia" w:hAnsi="Cambria Math"/>
          </w:rPr>
          <m:t>Ax+By=</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179A+145B</m:t>
        </m:r>
      </m:oMath>
      <w:r w:rsidR="00112BDD">
        <w:rPr>
          <w:rFonts w:eastAsiaTheme="minorEastAsia"/>
        </w:rPr>
        <w:t xml:space="preserve"> . </w:t>
      </w:r>
      <w:r w:rsidR="0001112E">
        <w:rPr>
          <w:rFonts w:eastAsiaTheme="minorEastAsia"/>
        </w:rPr>
        <w:t>Therefore,</w:t>
      </w:r>
      <w:r w:rsidR="00112BDD">
        <w:rPr>
          <w:rFonts w:eastAsiaTheme="minorEastAsia"/>
        </w:rPr>
        <w:t xml:space="preserve"> </w:t>
      </w:r>
      <w:r w:rsidR="0001112E">
        <w:rPr>
          <w:rFonts w:eastAsiaTheme="minorEastAsia"/>
        </w:rPr>
        <w:t xml:space="preserve">the new value of </w:t>
      </w:r>
      <w:r w:rsidR="00112BDD">
        <w:rPr>
          <w:rFonts w:eastAsiaTheme="minorEastAsia"/>
        </w:rPr>
        <w:t>C can be calculated by squaring rho and adding 179A and 145B</w:t>
      </w:r>
      <w:r w:rsidR="0001112E">
        <w:rPr>
          <w:rFonts w:eastAsiaTheme="minorEastAsia"/>
        </w:rPr>
        <w:t>.</w:t>
      </w:r>
    </w:p>
    <w:p w14:paraId="090B64A1" w14:textId="77777777" w:rsidR="0001112E" w:rsidRDefault="0001112E" w:rsidP="00686DDB">
      <w:pPr>
        <w:rPr>
          <w:rFonts w:eastAsiaTheme="minorEastAsia"/>
        </w:rPr>
      </w:pPr>
      <w:r>
        <w:rPr>
          <w:rFonts w:eastAsiaTheme="minorEastAsia"/>
        </w:rPr>
        <w:t xml:space="preserve">The value obtained for A was 17.0963, B was </w:t>
      </w:r>
      <w:r w:rsidRPr="0001112E">
        <w:rPr>
          <w:rFonts w:eastAsiaTheme="minorEastAsia"/>
        </w:rPr>
        <w:t>74.05</w:t>
      </w:r>
      <w:r>
        <w:rPr>
          <w:rFonts w:eastAsiaTheme="minorEastAsia"/>
        </w:rPr>
        <w:t xml:space="preserve"> and C was </w:t>
      </w:r>
      <w:r w:rsidRPr="0001112E">
        <w:rPr>
          <w:rFonts w:eastAsiaTheme="minorEastAsia"/>
        </w:rPr>
        <w:t>19573.792</w:t>
      </w:r>
      <w:r>
        <w:rPr>
          <w:rFonts w:eastAsiaTheme="minorEastAsia"/>
        </w:rPr>
        <w:t>.</w:t>
      </w:r>
    </w:p>
    <w:p w14:paraId="6C1F195A" w14:textId="77777777" w:rsidR="0001112E" w:rsidRDefault="0001112E" w:rsidP="0001112E">
      <w:pPr>
        <w:pStyle w:val="Heading2"/>
        <w:rPr>
          <w:rFonts w:eastAsiaTheme="minorEastAsia"/>
        </w:rPr>
      </w:pPr>
      <w:bookmarkStart w:id="12" w:name="_Toc118641418"/>
      <w:r>
        <w:rPr>
          <w:rFonts w:eastAsiaTheme="minorEastAsia"/>
        </w:rPr>
        <w:t>Part e</w:t>
      </w:r>
      <w:bookmarkEnd w:id="12"/>
    </w:p>
    <w:p w14:paraId="76FCCDE2" w14:textId="2C28B51A" w:rsidR="0001112E" w:rsidRDefault="0001112E" w:rsidP="0001112E">
      <w:r>
        <w:t xml:space="preserve">The 2 values of y obtained were </w:t>
      </w:r>
      <w:r w:rsidRPr="0001112E">
        <w:t>264.324518403774</w:t>
      </w:r>
      <w:r>
        <w:t xml:space="preserve"> and </w:t>
      </w:r>
      <w:r w:rsidRPr="0001112E">
        <w:t>181.904574171948</w:t>
      </w:r>
      <w:r>
        <w:t xml:space="preserve"> respectively.</w:t>
      </w:r>
    </w:p>
    <w:p w14:paraId="79887E04" w14:textId="072EE9D6" w:rsidR="0001112E" w:rsidRDefault="0001112E" w:rsidP="0001112E">
      <w:pPr>
        <w:pStyle w:val="Heading2"/>
        <w:rPr>
          <w:rFonts w:eastAsiaTheme="minorEastAsia"/>
        </w:rPr>
      </w:pPr>
      <w:bookmarkStart w:id="13" w:name="_Toc118641419"/>
      <w:r>
        <w:rPr>
          <w:rFonts w:eastAsiaTheme="minorEastAsia"/>
        </w:rPr>
        <w:t>Part f</w:t>
      </w:r>
      <w:bookmarkEnd w:id="13"/>
    </w:p>
    <w:p w14:paraId="2DCD7B14" w14:textId="534931F1" w:rsidR="0001112E" w:rsidRDefault="0001112E" w:rsidP="0001112E">
      <w:r>
        <w:t>The line was superimposed on the image to evaluate its accuracy</w:t>
      </w:r>
      <w:r w:rsidR="00CE6085">
        <w:t xml:space="preserve">. The line fits the pavement most of the time but there are times </w:t>
      </w:r>
      <w:r w:rsidR="00DF2B8E">
        <w:t>when</w:t>
      </w:r>
      <w:r w:rsidR="00CE6085">
        <w:t xml:space="preserve"> the line deviates. These deviations are highlighted in red</w:t>
      </w:r>
    </w:p>
    <w:p w14:paraId="17C88EA4" w14:textId="45D9BBE6" w:rsidR="00CE6085" w:rsidRPr="00CE6085" w:rsidRDefault="00CE6085" w:rsidP="0001112E">
      <w:pPr>
        <w:rPr>
          <w:b/>
          <w:bCs/>
        </w:rPr>
      </w:pPr>
      <w:r>
        <w:rPr>
          <w:b/>
          <w:bCs/>
          <w:noProof/>
        </w:rPr>
        <mc:AlternateContent>
          <mc:Choice Requires="wps">
            <w:drawing>
              <wp:anchor distT="0" distB="0" distL="114300" distR="114300" simplePos="0" relativeHeight="251671552" behindDoc="0" locked="0" layoutInCell="1" allowOverlap="1" wp14:anchorId="0E9B3678" wp14:editId="1334A3C0">
                <wp:simplePos x="0" y="0"/>
                <wp:positionH relativeFrom="column">
                  <wp:posOffset>2755265</wp:posOffset>
                </wp:positionH>
                <wp:positionV relativeFrom="paragraph">
                  <wp:posOffset>3159481</wp:posOffset>
                </wp:positionV>
                <wp:extent cx="214122" cy="237506"/>
                <wp:effectExtent l="19050" t="19050" r="14605" b="10160"/>
                <wp:wrapNone/>
                <wp:docPr id="24" name="Oval 24"/>
                <wp:cNvGraphicFramePr/>
                <a:graphic xmlns:a="http://schemas.openxmlformats.org/drawingml/2006/main">
                  <a:graphicData uri="http://schemas.microsoft.com/office/word/2010/wordprocessingShape">
                    <wps:wsp>
                      <wps:cNvSpPr/>
                      <wps:spPr>
                        <a:xfrm rot="20685072">
                          <a:off x="0" y="0"/>
                          <a:ext cx="214122" cy="23750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775033A" id="Oval 24" o:spid="_x0000_s1026" style="position:absolute;margin-left:216.95pt;margin-top:248.8pt;width:16.85pt;height:18.7pt;rotation:-999345fd;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" filled="f" strokecolor="red" strokeweight="1.5pt">
                <v:stroke joinstyle="miter"/>
              </v:oval>
            </w:pict>
          </mc:Fallback>
        </mc:AlternateContent>
      </w:r>
      <w:r>
        <w:rPr>
          <w:b/>
          <w:bCs/>
          <w:noProof/>
        </w:rPr>
        <mc:AlternateContent>
          <mc:Choice Requires="wps">
            <w:drawing>
              <wp:anchor distT="0" distB="0" distL="114300" distR="114300" simplePos="0" relativeHeight="251669504" behindDoc="0" locked="0" layoutInCell="1" allowOverlap="1" wp14:anchorId="7A9D1366" wp14:editId="35478135">
                <wp:simplePos x="0" y="0"/>
                <wp:positionH relativeFrom="column">
                  <wp:posOffset>4957851</wp:posOffset>
                </wp:positionH>
                <wp:positionV relativeFrom="paragraph">
                  <wp:posOffset>2614407</wp:posOffset>
                </wp:positionV>
                <wp:extent cx="557085" cy="237506"/>
                <wp:effectExtent l="19050" t="38100" r="14605" b="29210"/>
                <wp:wrapNone/>
                <wp:docPr id="23" name="Oval 23"/>
                <wp:cNvGraphicFramePr/>
                <a:graphic xmlns:a="http://schemas.openxmlformats.org/drawingml/2006/main">
                  <a:graphicData uri="http://schemas.microsoft.com/office/word/2010/wordprocessingShape">
                    <wps:wsp>
                      <wps:cNvSpPr/>
                      <wps:spPr>
                        <a:xfrm rot="20685072">
                          <a:off x="0" y="0"/>
                          <a:ext cx="557085" cy="237506"/>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9F3DF4E" id="Oval 23" o:spid="_x0000_s1026" style="position:absolute;margin-left:390.4pt;margin-top:205.85pt;width:43.85pt;height:18.7pt;rotation:-999345fd;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" filled="f" strokecolor="red" strokeweight="1.5pt">
                <v:stroke joinstyle="miter"/>
              </v:oval>
            </w:pict>
          </mc:Fallback>
        </mc:AlternateContent>
      </w:r>
      <w:r w:rsidRPr="00CE6085">
        <w:rPr>
          <w:b/>
          <w:bCs/>
          <w:noProof/>
        </w:rPr>
        <w:drawing>
          <wp:inline distT="0" distB="0" distL="0" distR="0" wp14:anchorId="4A682CA5" wp14:editId="7D1618F9">
            <wp:extent cx="5611091" cy="4426210"/>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1651" cy="4426652"/>
                    </a:xfrm>
                    <a:prstGeom prst="rect">
                      <a:avLst/>
                    </a:prstGeom>
                  </pic:spPr>
                </pic:pic>
              </a:graphicData>
            </a:graphic>
          </wp:inline>
        </w:drawing>
      </w:r>
    </w:p>
    <w:p w14:paraId="3FD87957" w14:textId="77777777" w:rsidR="00112BDD" w:rsidRPr="00460F1D" w:rsidRDefault="00112BDD" w:rsidP="00686DDB">
      <w:pPr>
        <w:rPr>
          <w:rFonts w:eastAsiaTheme="minorEastAsia"/>
        </w:rPr>
      </w:pPr>
    </w:p>
    <w:p w14:paraId="23700D8F" w14:textId="4C667E46" w:rsidR="00741606" w:rsidRDefault="00CE6085" w:rsidP="00686DDB">
      <w:pPr>
        <w:rPr>
          <w:rFonts w:eastAsiaTheme="minorEastAsia"/>
        </w:rPr>
      </w:pPr>
      <w:r>
        <w:rPr>
          <w:rFonts w:eastAsiaTheme="minorEastAsia"/>
        </w:rPr>
        <w:t xml:space="preserve">These deviations could arise due to </w:t>
      </w:r>
      <w:r w:rsidR="00DF2B8E">
        <w:rPr>
          <w:rFonts w:eastAsiaTheme="minorEastAsia"/>
        </w:rPr>
        <w:t>several</w:t>
      </w:r>
      <w:r>
        <w:rPr>
          <w:rFonts w:eastAsiaTheme="minorEastAsia"/>
        </w:rPr>
        <w:t xml:space="preserve"> errors. Some of </w:t>
      </w:r>
      <w:r w:rsidR="00DF2B8E">
        <w:rPr>
          <w:rFonts w:eastAsiaTheme="minorEastAsia"/>
        </w:rPr>
        <w:t>these errors</w:t>
      </w:r>
      <w:r>
        <w:rPr>
          <w:rFonts w:eastAsiaTheme="minorEastAsia"/>
        </w:rPr>
        <w:t xml:space="preserve"> include conversion </w:t>
      </w:r>
      <w:r w:rsidR="00DF2B8E">
        <w:rPr>
          <w:rFonts w:eastAsiaTheme="minorEastAsia"/>
        </w:rPr>
        <w:t>errors</w:t>
      </w:r>
      <w:r>
        <w:rPr>
          <w:rFonts w:eastAsiaTheme="minorEastAsia"/>
        </w:rPr>
        <w:t xml:space="preserve"> when we are converting from the parameter space to image space and another reason for the error could be due to the </w:t>
      </w:r>
      <w:r w:rsidR="00DF2B8E">
        <w:rPr>
          <w:rFonts w:eastAsiaTheme="minorEastAsia"/>
        </w:rPr>
        <w:t>nonlinearity</w:t>
      </w:r>
      <w:r>
        <w:rPr>
          <w:rFonts w:eastAsiaTheme="minorEastAsia"/>
        </w:rPr>
        <w:t xml:space="preserve"> of the pavement. The </w:t>
      </w:r>
      <w:r w:rsidR="00DF2B8E">
        <w:rPr>
          <w:rFonts w:eastAsiaTheme="minorEastAsia"/>
        </w:rPr>
        <w:t>latter</w:t>
      </w:r>
      <w:r>
        <w:rPr>
          <w:rFonts w:eastAsiaTheme="minorEastAsia"/>
        </w:rPr>
        <w:t xml:space="preserve"> half of the pavement requires a lesser theta </w:t>
      </w:r>
      <w:r w:rsidR="00DF2B8E">
        <w:rPr>
          <w:rFonts w:eastAsiaTheme="minorEastAsia"/>
        </w:rPr>
        <w:t>than</w:t>
      </w:r>
      <w:r>
        <w:rPr>
          <w:rFonts w:eastAsiaTheme="minorEastAsia"/>
        </w:rPr>
        <w:t xml:space="preserve"> the current instance. But if we use a lesser theta the first half of the pavement deviates </w:t>
      </w:r>
      <w:r>
        <w:rPr>
          <w:rFonts w:eastAsiaTheme="minorEastAsia"/>
        </w:rPr>
        <w:lastRenderedPageBreak/>
        <w:t xml:space="preserve">while the </w:t>
      </w:r>
      <w:r w:rsidR="00DC70CB">
        <w:rPr>
          <w:rFonts w:eastAsiaTheme="minorEastAsia"/>
        </w:rPr>
        <w:t>latter</w:t>
      </w:r>
      <w:r w:rsidR="00516E07">
        <w:rPr>
          <w:rFonts w:eastAsiaTheme="minorEastAsia"/>
        </w:rPr>
        <w:t xml:space="preserve"> half is consistent with the pavement </w:t>
      </w:r>
      <w:r w:rsidR="00DC70CB">
        <w:rPr>
          <w:rFonts w:eastAsiaTheme="minorEastAsia"/>
        </w:rPr>
        <w:t>(the</w:t>
      </w:r>
      <w:r w:rsidR="00516E07">
        <w:rPr>
          <w:rFonts w:eastAsiaTheme="minorEastAsia"/>
        </w:rPr>
        <w:t xml:space="preserve"> image shown on the left). One way to counter this is to take the average between this new line and the previous line obtained in part e. But even then there is some deviation </w:t>
      </w:r>
      <w:r w:rsidR="00DC70CB">
        <w:rPr>
          <w:rFonts w:eastAsiaTheme="minorEastAsia"/>
        </w:rPr>
        <w:t>(shown</w:t>
      </w:r>
      <w:r w:rsidR="00516E07">
        <w:rPr>
          <w:rFonts w:eastAsiaTheme="minorEastAsia"/>
        </w:rPr>
        <w:t xml:space="preserve"> in the image on the right)</w:t>
      </w:r>
    </w:p>
    <w:p w14:paraId="4AE78C22" w14:textId="32F9F8EB" w:rsidR="00741606" w:rsidRPr="00686DDB" w:rsidRDefault="00516E07" w:rsidP="00686DDB">
      <w:r>
        <w:rPr>
          <w:noProof/>
        </w:rPr>
        <mc:AlternateContent>
          <mc:Choice Requires="wpg">
            <w:drawing>
              <wp:anchor distT="0" distB="0" distL="114300" distR="114300" simplePos="0" relativeHeight="251674624" behindDoc="0" locked="0" layoutInCell="1" allowOverlap="1" wp14:anchorId="4B8F2894" wp14:editId="37365C42">
                <wp:simplePos x="0" y="0"/>
                <wp:positionH relativeFrom="column">
                  <wp:posOffset>1905</wp:posOffset>
                </wp:positionH>
                <wp:positionV relativeFrom="paragraph">
                  <wp:posOffset>8890</wp:posOffset>
                </wp:positionV>
                <wp:extent cx="2395220" cy="1928495"/>
                <wp:effectExtent l="19050" t="0" r="5080" b="0"/>
                <wp:wrapNone/>
                <wp:docPr id="29" name="Group 29"/>
                <wp:cNvGraphicFramePr/>
                <a:graphic xmlns:a="http://schemas.openxmlformats.org/drawingml/2006/main">
                  <a:graphicData uri="http://schemas.microsoft.com/office/word/2010/wordprocessingGroup">
                    <wpg:wgp>
                      <wpg:cNvGrpSpPr/>
                      <wpg:grpSpPr>
                        <a:xfrm>
                          <a:off x="0" y="0"/>
                          <a:ext cx="2395220" cy="1928495"/>
                          <a:chOff x="0" y="0"/>
                          <a:chExt cx="2395220" cy="1928495"/>
                        </a:xfrm>
                      </wpg:grpSpPr>
                      <pic:pic xmlns:pic="http://schemas.openxmlformats.org/drawingml/2006/picture">
                        <pic:nvPicPr>
                          <pic:cNvPr id="25" name="Picture 2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95220" cy="1928495"/>
                          </a:xfrm>
                          <a:prstGeom prst="rect">
                            <a:avLst/>
                          </a:prstGeom>
                        </pic:spPr>
                      </pic:pic>
                      <wps:wsp>
                        <wps:cNvPr id="28" name="Oval 28"/>
                        <wps:cNvSpPr/>
                        <wps:spPr>
                          <a:xfrm rot="20685072">
                            <a:off x="6851" y="1573898"/>
                            <a:ext cx="213995" cy="202282"/>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D40600" id="Group 29" o:spid="_x0000_s1026" style="position:absolute;margin-left:.15pt;margin-top:.7pt;width:188.6pt;height:151.85pt;z-index:251674624" coordsize="23952,192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style="position:absolute;width:23952;height:19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">
                  <v:imagedata r:id="rId26" o:title=""/>
                </v:shape>
                <v:oval id="Oval 28" o:spid="_x0000_s1028" style="position:absolute;left:68;top:15738;width:2140;height:2023;rotation:-9993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" filled="f" strokecolor="red" strokeweight="1.5pt">
                  <v:stroke joinstyle="miter"/>
                </v:oval>
              </v:group>
            </w:pict>
          </mc:Fallback>
        </mc:AlternateContent>
      </w:r>
      <w:r w:rsidRPr="00516E07">
        <w:rPr>
          <w:noProof/>
        </w:rPr>
        <w:drawing>
          <wp:anchor distT="0" distB="0" distL="114300" distR="114300" simplePos="0" relativeHeight="251675648" behindDoc="0" locked="0" layoutInCell="1" allowOverlap="1" wp14:anchorId="4F7D4E10" wp14:editId="1B5C219F">
            <wp:simplePos x="0" y="0"/>
            <wp:positionH relativeFrom="column">
              <wp:posOffset>3102228</wp:posOffset>
            </wp:positionH>
            <wp:positionV relativeFrom="paragraph">
              <wp:posOffset>3907</wp:posOffset>
            </wp:positionV>
            <wp:extent cx="2481350" cy="1957826"/>
            <wp:effectExtent l="0" t="0" r="0" b="4445"/>
            <wp:wrapNone/>
            <wp:docPr id="30" name="Picture 30" descr="A group of people runn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group of people running&#10;&#10;Description automatically generated with low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85038" cy="1960736"/>
                    </a:xfrm>
                    <a:prstGeom prst="rect">
                      <a:avLst/>
                    </a:prstGeom>
                  </pic:spPr>
                </pic:pic>
              </a:graphicData>
            </a:graphic>
            <wp14:sizeRelH relativeFrom="margin">
              <wp14:pctWidth>0</wp14:pctWidth>
            </wp14:sizeRelH>
            <wp14:sizeRelV relativeFrom="margin">
              <wp14:pctHeight>0</wp14:pctHeight>
            </wp14:sizeRelV>
          </wp:anchor>
        </w:drawing>
      </w:r>
    </w:p>
    <w:p w14:paraId="07AA9602" w14:textId="3DE71480" w:rsidR="00450145" w:rsidRDefault="00CE6085" w:rsidP="00CE6085">
      <w:pPr>
        <w:tabs>
          <w:tab w:val="left" w:pos="8154"/>
        </w:tabs>
      </w:pPr>
      <w:r>
        <w:tab/>
      </w:r>
    </w:p>
    <w:p w14:paraId="352E4C4C" w14:textId="2B42EA97" w:rsidR="00CE6085" w:rsidRDefault="00CE6085" w:rsidP="00CE6085">
      <w:pPr>
        <w:tabs>
          <w:tab w:val="left" w:pos="8154"/>
        </w:tabs>
      </w:pPr>
    </w:p>
    <w:p w14:paraId="2D30FC51" w14:textId="227922A7" w:rsidR="00CE6085" w:rsidRDefault="00CE6085" w:rsidP="00CE6085">
      <w:pPr>
        <w:tabs>
          <w:tab w:val="left" w:pos="8154"/>
        </w:tabs>
      </w:pPr>
    </w:p>
    <w:p w14:paraId="4F32AA4B" w14:textId="00986F50" w:rsidR="00CE6085" w:rsidRDefault="00CE6085" w:rsidP="00CE6085">
      <w:pPr>
        <w:tabs>
          <w:tab w:val="left" w:pos="8154"/>
        </w:tabs>
      </w:pPr>
    </w:p>
    <w:p w14:paraId="7278732E" w14:textId="72F2F6CC" w:rsidR="00CE6085" w:rsidRDefault="00516E07" w:rsidP="00CE6085">
      <w:pPr>
        <w:tabs>
          <w:tab w:val="left" w:pos="8154"/>
        </w:tabs>
      </w:pPr>
      <w:r>
        <w:rPr>
          <w:noProof/>
        </w:rPr>
        <mc:AlternateContent>
          <mc:Choice Requires="wps">
            <w:drawing>
              <wp:anchor distT="0" distB="0" distL="114300" distR="114300" simplePos="0" relativeHeight="251677696" behindDoc="0" locked="0" layoutInCell="1" allowOverlap="1" wp14:anchorId="3A964A08" wp14:editId="26320612">
                <wp:simplePos x="0" y="0"/>
                <wp:positionH relativeFrom="column">
                  <wp:posOffset>3089275</wp:posOffset>
                </wp:positionH>
                <wp:positionV relativeFrom="paragraph">
                  <wp:posOffset>200555</wp:posOffset>
                </wp:positionV>
                <wp:extent cx="213995" cy="201930"/>
                <wp:effectExtent l="19050" t="19050" r="14605" b="26670"/>
                <wp:wrapNone/>
                <wp:docPr id="31" name="Oval 31"/>
                <wp:cNvGraphicFramePr/>
                <a:graphic xmlns:a="http://schemas.openxmlformats.org/drawingml/2006/main">
                  <a:graphicData uri="http://schemas.microsoft.com/office/word/2010/wordprocessingShape">
                    <wps:wsp>
                      <wps:cNvSpPr/>
                      <wps:spPr>
                        <a:xfrm rot="20685072">
                          <a:off x="0" y="0"/>
                          <a:ext cx="213995" cy="20193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7A6A645" id="Oval 31" o:spid="_x0000_s1026" style="position:absolute;margin-left:243.25pt;margin-top:15.8pt;width:16.85pt;height:15.9pt;rotation:-999345fd;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" filled="f" strokecolor="red" strokeweight="1.5pt">
                <v:stroke joinstyle="miter"/>
              </v:oval>
            </w:pict>
          </mc:Fallback>
        </mc:AlternateContent>
      </w:r>
    </w:p>
    <w:p w14:paraId="7C62684A" w14:textId="15E37449" w:rsidR="00CE6085" w:rsidRDefault="00CE6085" w:rsidP="00CE6085">
      <w:pPr>
        <w:tabs>
          <w:tab w:val="left" w:pos="8154"/>
        </w:tabs>
      </w:pPr>
    </w:p>
    <w:p w14:paraId="6F5174A2" w14:textId="7162E791" w:rsidR="00CE6085" w:rsidRDefault="00516E07" w:rsidP="00CE6085">
      <w:pPr>
        <w:tabs>
          <w:tab w:val="left" w:pos="8154"/>
        </w:tabs>
      </w:pPr>
      <w:r>
        <w:t xml:space="preserve">Instead of taking equal weightage if we took 80% of the first line and 20% of the new </w:t>
      </w:r>
      <w:r w:rsidR="00DC70CB">
        <w:t>line,</w:t>
      </w:r>
      <w:r>
        <w:t xml:space="preserve"> we can get quite a close representation of the pavement.</w:t>
      </w:r>
    </w:p>
    <w:p w14:paraId="2C7C630B" w14:textId="50D90AE1" w:rsidR="00516E07" w:rsidRDefault="00516E07" w:rsidP="00CE6085">
      <w:pPr>
        <w:tabs>
          <w:tab w:val="left" w:pos="8154"/>
        </w:tabs>
      </w:pPr>
      <w:r w:rsidRPr="00516E07">
        <w:rPr>
          <w:noProof/>
        </w:rPr>
        <w:drawing>
          <wp:anchor distT="0" distB="0" distL="114300" distR="114300" simplePos="0" relativeHeight="251678720" behindDoc="0" locked="0" layoutInCell="1" allowOverlap="1" wp14:anchorId="4A92DB4D" wp14:editId="6C0FA2DD">
            <wp:simplePos x="914400" y="4403706"/>
            <wp:positionH relativeFrom="column">
              <wp:align>left</wp:align>
            </wp:positionH>
            <wp:positionV relativeFrom="paragraph">
              <wp:align>top</wp:align>
            </wp:positionV>
            <wp:extent cx="2664663" cy="2088392"/>
            <wp:effectExtent l="0" t="0" r="2540" b="7620"/>
            <wp:wrapSquare wrapText="bothSides"/>
            <wp:docPr id="32" name="Picture 32" descr="A group of people running on a trac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group of people running on a track&#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64663" cy="2088392"/>
                    </a:xfrm>
                    <a:prstGeom prst="rect">
                      <a:avLst/>
                    </a:prstGeom>
                  </pic:spPr>
                </pic:pic>
              </a:graphicData>
            </a:graphic>
          </wp:anchor>
        </w:drawing>
      </w:r>
      <w:r>
        <w:t>If we wanted to make these steps automated or end-to-end what we could do is split the image into small segments and find the coordinates in each of these small patches. By doing so the pavement will be a representation of a piecewise function.</w:t>
      </w:r>
      <w:r>
        <w:br w:type="textWrapping" w:clear="all"/>
      </w:r>
    </w:p>
    <w:p w14:paraId="15B8EA0A" w14:textId="795CBDF5" w:rsidR="00CE6085" w:rsidRDefault="00516E07" w:rsidP="00516E07">
      <w:pPr>
        <w:pStyle w:val="Heading1"/>
      </w:pPr>
      <w:bookmarkStart w:id="14" w:name="_Toc118641420"/>
      <w:r>
        <w:t>3D Stereo</w:t>
      </w:r>
      <w:bookmarkEnd w:id="14"/>
    </w:p>
    <w:p w14:paraId="12F80D35" w14:textId="0B220C3E" w:rsidR="00516E07" w:rsidRDefault="00516E07" w:rsidP="00516E07">
      <w:pPr>
        <w:pStyle w:val="Heading2"/>
      </w:pPr>
      <w:bookmarkStart w:id="15" w:name="_Toc118641421"/>
      <w:r>
        <w:t>Part a</w:t>
      </w:r>
      <w:bookmarkEnd w:id="15"/>
    </w:p>
    <w:p w14:paraId="256560B8" w14:textId="7A5A9B3C" w:rsidR="003951BC" w:rsidRDefault="003951BC" w:rsidP="003951BC">
      <w:r>
        <w:t>In this section</w:t>
      </w:r>
      <w:r w:rsidR="00DF2B8E">
        <w:t>,</w:t>
      </w:r>
      <w:r>
        <w:t xml:space="preserve"> we will be creating a function to compute the disparity map given 2 images and the template dimension. If we assume that the camera is only translated in the x </w:t>
      </w:r>
      <w:r w:rsidR="00DF2B8E">
        <w:t>direction,</w:t>
      </w:r>
      <w:r>
        <w:t xml:space="preserve"> then we can </w:t>
      </w:r>
      <w:r w:rsidR="00DF2B8E">
        <w:t>fix</w:t>
      </w:r>
      <w:r>
        <w:t xml:space="preserve"> the y and go through a sample of x to find the correspondence. In this case</w:t>
      </w:r>
      <w:r w:rsidR="00DF2B8E">
        <w:t>,</w:t>
      </w:r>
      <w:r>
        <w:t xml:space="preserve"> we are taking the disparity to be within 15 </w:t>
      </w:r>
      <w:r w:rsidR="00DF2B8E">
        <w:t>pixels</w:t>
      </w:r>
      <w:r>
        <w:t xml:space="preserve">. Since y is fixed, the outer loop will be iterating through the possible values of y and the inner loop for possible values of x. Since the template </w:t>
      </w:r>
      <w:r w:rsidR="00DF2B8E">
        <w:t>is</w:t>
      </w:r>
      <w:r>
        <w:t xml:space="preserve"> </w:t>
      </w:r>
      <w:r w:rsidR="00DF2B8E">
        <w:t>an</w:t>
      </w:r>
      <w:r>
        <w:t xml:space="preserve"> 11 x 11 dimension the top corner pixel will not be used since the template cannot be placed at the centre of these pixels so we will take from index 6 to image height or width  -5. During the inner iteration, the x pixels will be treated as the centre so we have </w:t>
      </w:r>
      <w:r w:rsidR="00DF2B8E">
        <w:t>to find</w:t>
      </w:r>
      <w:r>
        <w:t xml:space="preserve"> the maximum index that we can traverse and the minimum index we can traverse. Once we have this range there will be another for loop to </w:t>
      </w:r>
      <w:r w:rsidR="00DF2B8E">
        <w:t>iterate</w:t>
      </w:r>
      <w:r>
        <w:t xml:space="preserve"> through all these </w:t>
      </w:r>
      <w:r w:rsidR="00DF2B8E">
        <w:t>indexes</w:t>
      </w:r>
      <w:r>
        <w:t xml:space="preserve"> in the right image to find the pixel that has the lowest SSD. The </w:t>
      </w:r>
      <w:r w:rsidR="00DF2B8E">
        <w:t>SSD</w:t>
      </w:r>
      <w:r>
        <w:t xml:space="preserve"> can be calculated </w:t>
      </w:r>
      <w:r w:rsidR="00DF2B8E">
        <w:t xml:space="preserve">using </w:t>
      </w:r>
    </w:p>
    <w:p w14:paraId="10065CA0" w14:textId="3C9E9641" w:rsidR="00DF2B8E" w:rsidRPr="003951BC" w:rsidRDefault="00DF2B8E" w:rsidP="003951BC">
      <w:r w:rsidRPr="00DF2B8E">
        <w:rPr>
          <w:noProof/>
        </w:rPr>
        <w:drawing>
          <wp:anchor distT="0" distB="0" distL="114300" distR="114300" simplePos="0" relativeHeight="251679744" behindDoc="0" locked="0" layoutInCell="1" allowOverlap="1" wp14:anchorId="11D1E668" wp14:editId="7E20134C">
            <wp:simplePos x="0" y="0"/>
            <wp:positionH relativeFrom="column">
              <wp:posOffset>-41564</wp:posOffset>
            </wp:positionH>
            <wp:positionV relativeFrom="paragraph">
              <wp:posOffset>103885</wp:posOffset>
            </wp:positionV>
            <wp:extent cx="5731510" cy="807720"/>
            <wp:effectExtent l="0" t="0" r="2540" b="0"/>
            <wp:wrapNone/>
            <wp:docPr id="26" name="Picture 2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 letter&#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807720"/>
                    </a:xfrm>
                    <a:prstGeom prst="rect">
                      <a:avLst/>
                    </a:prstGeom>
                  </pic:spPr>
                </pic:pic>
              </a:graphicData>
            </a:graphic>
          </wp:anchor>
        </w:drawing>
      </w:r>
    </w:p>
    <w:p w14:paraId="3660C674" w14:textId="003E6FA0" w:rsidR="00CE6085" w:rsidRDefault="00DF2B8E" w:rsidP="00CE6085">
      <w:pPr>
        <w:tabs>
          <w:tab w:val="left" w:pos="8154"/>
        </w:tabs>
      </w:pPr>
      <w:r>
        <w:t xml:space="preserve">Notice in the calculation we only consider the first term and the last term of </w:t>
      </w:r>
    </w:p>
    <w:p w14:paraId="580016B7" w14:textId="792B0ACB" w:rsidR="00DF2B8E" w:rsidRDefault="00DF2B8E" w:rsidP="00CE6085">
      <w:pPr>
        <w:tabs>
          <w:tab w:val="left" w:pos="8154"/>
        </w:tabs>
      </w:pPr>
      <w:r w:rsidRPr="00DF2B8E">
        <w:rPr>
          <w:noProof/>
        </w:rPr>
        <w:lastRenderedPageBreak/>
        <w:drawing>
          <wp:inline distT="0" distB="0" distL="0" distR="0" wp14:anchorId="2620581D" wp14:editId="492BAA70">
            <wp:extent cx="5731510" cy="683260"/>
            <wp:effectExtent l="0" t="0" r="254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683260"/>
                    </a:xfrm>
                    <a:prstGeom prst="rect">
                      <a:avLst/>
                    </a:prstGeom>
                  </pic:spPr>
                </pic:pic>
              </a:graphicData>
            </a:graphic>
          </wp:inline>
        </w:drawing>
      </w:r>
    </w:p>
    <w:p w14:paraId="74E18650" w14:textId="2E82423A" w:rsidR="00DF2B8E" w:rsidRDefault="00DC70CB" w:rsidP="00CE6085">
      <w:pPr>
        <w:tabs>
          <w:tab w:val="left" w:pos="8154"/>
        </w:tabs>
      </w:pPr>
      <w:r>
        <w:t xml:space="preserve">We did not compute the middle term </w:t>
      </w:r>
      <w:r w:rsidR="00DF2B8E">
        <w:t xml:space="preserve">as </w:t>
      </w:r>
      <w:r>
        <w:t xml:space="preserve">it is </w:t>
      </w:r>
      <w:r w:rsidR="00DF2B8E">
        <w:t xml:space="preserve">a constant, so to decrease the computational power we can remove that term entirely from the calculation. Since the right template will be 11x11 the SSD calculated will also be 11 x 11 and we are only concerned with the value at the centre. </w:t>
      </w:r>
    </w:p>
    <w:p w14:paraId="7982CD01" w14:textId="04E665AA" w:rsidR="00DF2B8E" w:rsidRDefault="00DF2B8E" w:rsidP="00CE6085">
      <w:pPr>
        <w:tabs>
          <w:tab w:val="left" w:pos="8154"/>
        </w:tabs>
      </w:pPr>
      <w:r>
        <w:t xml:space="preserve">Therefore, the overall code for the function is as follows </w:t>
      </w:r>
    </w:p>
    <w:p w14:paraId="5A0A11FB" w14:textId="2F7E3DFD" w:rsidR="00DF2B8E" w:rsidRDefault="00DF2B8E" w:rsidP="00CE6085">
      <w:pPr>
        <w:tabs>
          <w:tab w:val="left" w:pos="8154"/>
        </w:tabs>
      </w:pPr>
      <w:r w:rsidRPr="00DF2B8E">
        <w:rPr>
          <w:noProof/>
        </w:rPr>
        <w:drawing>
          <wp:inline distT="0" distB="0" distL="0" distR="0" wp14:anchorId="40B22B8D" wp14:editId="01BF80F3">
            <wp:extent cx="5731510" cy="2216150"/>
            <wp:effectExtent l="0" t="0" r="254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pic:nvPicPr>
                  <pic:blipFill>
                    <a:blip r:embed="rId31"/>
                    <a:stretch>
                      <a:fillRect/>
                    </a:stretch>
                  </pic:blipFill>
                  <pic:spPr>
                    <a:xfrm>
                      <a:off x="0" y="0"/>
                      <a:ext cx="5731510" cy="2216150"/>
                    </a:xfrm>
                    <a:prstGeom prst="rect">
                      <a:avLst/>
                    </a:prstGeom>
                  </pic:spPr>
                </pic:pic>
              </a:graphicData>
            </a:graphic>
          </wp:inline>
        </w:drawing>
      </w:r>
    </w:p>
    <w:p w14:paraId="4EA3A4AB" w14:textId="58B57288" w:rsidR="00CE6085" w:rsidRDefault="00CE6085" w:rsidP="00CE6085">
      <w:pPr>
        <w:tabs>
          <w:tab w:val="left" w:pos="8154"/>
        </w:tabs>
      </w:pPr>
    </w:p>
    <w:p w14:paraId="413417F7" w14:textId="3E957F40" w:rsidR="00DF2B8E" w:rsidRDefault="00DF2B8E" w:rsidP="00DF2B8E">
      <w:pPr>
        <w:pStyle w:val="Heading2"/>
      </w:pPr>
      <w:bookmarkStart w:id="16" w:name="_Toc118641422"/>
      <w:r>
        <w:t>Part b</w:t>
      </w:r>
      <w:bookmarkEnd w:id="16"/>
    </w:p>
    <w:p w14:paraId="083F7F43" w14:textId="4B7CDD67" w:rsidR="00385A95" w:rsidRPr="00385A95" w:rsidRDefault="00385A95" w:rsidP="00385A95">
      <w:r>
        <w:t>We will be calculating the disparity map between these 2 images</w:t>
      </w:r>
    </w:p>
    <w:p w14:paraId="2688732D" w14:textId="12230A2D" w:rsidR="00DF2B8E" w:rsidRDefault="00385A95" w:rsidP="00DF2B8E">
      <w:r w:rsidRPr="00385A95">
        <w:rPr>
          <w:noProof/>
        </w:rPr>
        <w:drawing>
          <wp:inline distT="0" distB="0" distL="0" distR="0" wp14:anchorId="6D356765" wp14:editId="654A2B59">
            <wp:extent cx="5731510" cy="2763520"/>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2763520"/>
                    </a:xfrm>
                    <a:prstGeom prst="rect">
                      <a:avLst/>
                    </a:prstGeom>
                  </pic:spPr>
                </pic:pic>
              </a:graphicData>
            </a:graphic>
          </wp:inline>
        </w:drawing>
      </w:r>
    </w:p>
    <w:p w14:paraId="3720FB96" w14:textId="07606A89" w:rsidR="00E5263C" w:rsidRDefault="00E5263C" w:rsidP="00385A95">
      <w:pPr>
        <w:pStyle w:val="Heading2"/>
      </w:pPr>
    </w:p>
    <w:p w14:paraId="18E3B05C" w14:textId="77777777" w:rsidR="00E5263C" w:rsidRPr="00E5263C" w:rsidRDefault="00E5263C" w:rsidP="00E5263C"/>
    <w:p w14:paraId="2E2AE4BA" w14:textId="57E63F8D" w:rsidR="00385A95" w:rsidRDefault="00385A95" w:rsidP="00385A95">
      <w:pPr>
        <w:pStyle w:val="Heading2"/>
      </w:pPr>
      <w:bookmarkStart w:id="17" w:name="_Toc118641423"/>
      <w:r>
        <w:t>Part c</w:t>
      </w:r>
      <w:bookmarkEnd w:id="17"/>
    </w:p>
    <w:p w14:paraId="2FB59C16" w14:textId="71F181CD" w:rsidR="00385A95" w:rsidRDefault="00E5263C" w:rsidP="00385A95">
      <w:r>
        <w:t>The calculated disparity map is shown below</w:t>
      </w:r>
    </w:p>
    <w:p w14:paraId="590D8125" w14:textId="187CE7C8" w:rsidR="00E5263C" w:rsidRDefault="00E5263C" w:rsidP="00385A95">
      <w:r w:rsidRPr="00E5263C">
        <w:rPr>
          <w:noProof/>
        </w:rPr>
        <w:lastRenderedPageBreak/>
        <w:drawing>
          <wp:inline distT="0" distB="0" distL="0" distR="0" wp14:anchorId="0AD49629" wp14:editId="4FC76FA8">
            <wp:extent cx="5731510" cy="2708275"/>
            <wp:effectExtent l="0" t="0" r="2540" b="0"/>
            <wp:docPr id="36" name="Picture 36" descr="A picture containing text, indoor, jack,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ext, indoor, jack, electronics&#10;&#10;Description automatically generated"/>
                    <pic:cNvPicPr/>
                  </pic:nvPicPr>
                  <pic:blipFill>
                    <a:blip r:embed="rId33"/>
                    <a:stretch>
                      <a:fillRect/>
                    </a:stretch>
                  </pic:blipFill>
                  <pic:spPr>
                    <a:xfrm>
                      <a:off x="0" y="0"/>
                      <a:ext cx="5731510" cy="2708275"/>
                    </a:xfrm>
                    <a:prstGeom prst="rect">
                      <a:avLst/>
                    </a:prstGeom>
                  </pic:spPr>
                </pic:pic>
              </a:graphicData>
            </a:graphic>
          </wp:inline>
        </w:drawing>
      </w:r>
    </w:p>
    <w:p w14:paraId="66546900" w14:textId="1997D6BA" w:rsidR="00E5263C" w:rsidRPr="00385A95" w:rsidRDefault="00E5263C" w:rsidP="00385A95">
      <w:r>
        <w:t xml:space="preserve">Most of the calculated disparities are similar except a few regions. One of the region that differ from the expected disparity is the white wall located at the end of the aisle. The white wall is a homogenous area and for homogenous areas it is very difficult to find the exact correspondence since there can be many </w:t>
      </w:r>
      <w:r w:rsidR="00DC70CB">
        <w:t>pixels</w:t>
      </w:r>
      <w:r>
        <w:t xml:space="preserve"> with the similar SSD so it might take the first pixel that has the lowest SSD and the actual correspondence might be further to the right (since our function computes correspondence from the left to the right). Another error could be due the restriction in disparity. We are only searching within a radius of 15 </w:t>
      </w:r>
      <w:r w:rsidR="00DC70CB">
        <w:t>pixel,</w:t>
      </w:r>
      <w:r>
        <w:t xml:space="preserve"> but the correspondence might fall outside this scanline radius.</w:t>
      </w:r>
    </w:p>
    <w:p w14:paraId="186C6B25" w14:textId="125733CD" w:rsidR="00CE6085" w:rsidRDefault="00CE6085" w:rsidP="00CE6085">
      <w:pPr>
        <w:tabs>
          <w:tab w:val="left" w:pos="8154"/>
        </w:tabs>
      </w:pPr>
    </w:p>
    <w:p w14:paraId="366AEC48" w14:textId="2F8BBFFE" w:rsidR="00CE6085" w:rsidRDefault="008118B2" w:rsidP="008118B2">
      <w:pPr>
        <w:pStyle w:val="Heading2"/>
      </w:pPr>
      <w:bookmarkStart w:id="18" w:name="_Toc118641424"/>
      <w:r>
        <w:t>Part d</w:t>
      </w:r>
      <w:bookmarkEnd w:id="18"/>
    </w:p>
    <w:p w14:paraId="1F513E21" w14:textId="0956DC0D" w:rsidR="008118B2" w:rsidRPr="008118B2" w:rsidRDefault="003A45FF" w:rsidP="008118B2">
      <w:r>
        <w:t>In this section we will be testing the disparity map function with a different set of images</w:t>
      </w:r>
      <w:r w:rsidRPr="003A45FF">
        <w:rPr>
          <w:noProof/>
        </w:rPr>
        <w:drawing>
          <wp:inline distT="0" distB="0" distL="0" distR="0" wp14:anchorId="64449D49" wp14:editId="0FFEB1F3">
            <wp:extent cx="5731510" cy="2123440"/>
            <wp:effectExtent l="0" t="0" r="2540" b="0"/>
            <wp:docPr id="37" name="Picture 37" descr="A picture containing text, building, outdoor, apartment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building, outdoor, apartment building&#10;&#10;Description automatically generated"/>
                    <pic:cNvPicPr/>
                  </pic:nvPicPr>
                  <pic:blipFill>
                    <a:blip r:embed="rId34"/>
                    <a:stretch>
                      <a:fillRect/>
                    </a:stretch>
                  </pic:blipFill>
                  <pic:spPr>
                    <a:xfrm>
                      <a:off x="0" y="0"/>
                      <a:ext cx="5731510" cy="2123440"/>
                    </a:xfrm>
                    <a:prstGeom prst="rect">
                      <a:avLst/>
                    </a:prstGeom>
                  </pic:spPr>
                </pic:pic>
              </a:graphicData>
            </a:graphic>
          </wp:inline>
        </w:drawing>
      </w:r>
    </w:p>
    <w:p w14:paraId="30FCE466" w14:textId="70D2F04C" w:rsidR="00CE6085" w:rsidRDefault="00CE6085" w:rsidP="00CE6085">
      <w:pPr>
        <w:tabs>
          <w:tab w:val="left" w:pos="8154"/>
        </w:tabs>
      </w:pPr>
    </w:p>
    <w:p w14:paraId="10479D0F" w14:textId="77777777" w:rsidR="003A45FF" w:rsidRDefault="003A45FF" w:rsidP="00CE6085">
      <w:pPr>
        <w:tabs>
          <w:tab w:val="left" w:pos="8154"/>
        </w:tabs>
      </w:pPr>
    </w:p>
    <w:p w14:paraId="745F65BA" w14:textId="71155CE2" w:rsidR="003A45FF" w:rsidRDefault="003A45FF" w:rsidP="00CE6085">
      <w:pPr>
        <w:tabs>
          <w:tab w:val="left" w:pos="8154"/>
        </w:tabs>
      </w:pPr>
    </w:p>
    <w:p w14:paraId="5B993699" w14:textId="77777777" w:rsidR="00DC70CB" w:rsidRDefault="00DC70CB" w:rsidP="00CE6085">
      <w:pPr>
        <w:tabs>
          <w:tab w:val="left" w:pos="8154"/>
        </w:tabs>
      </w:pPr>
    </w:p>
    <w:p w14:paraId="32C57FF8" w14:textId="77777777" w:rsidR="003A45FF" w:rsidRDefault="003A45FF" w:rsidP="00CE6085">
      <w:pPr>
        <w:tabs>
          <w:tab w:val="left" w:pos="8154"/>
        </w:tabs>
      </w:pPr>
    </w:p>
    <w:p w14:paraId="67598C3E" w14:textId="0ACE98B8" w:rsidR="00CE6085" w:rsidRDefault="003A45FF" w:rsidP="00CE6085">
      <w:pPr>
        <w:tabs>
          <w:tab w:val="left" w:pos="8154"/>
        </w:tabs>
      </w:pPr>
      <w:r>
        <w:lastRenderedPageBreak/>
        <w:t xml:space="preserve">The computed disparity map is compared with the expected disparity map </w:t>
      </w:r>
    </w:p>
    <w:p w14:paraId="2DBE7012" w14:textId="30144151" w:rsidR="003A45FF" w:rsidRDefault="003A45FF" w:rsidP="00CE6085">
      <w:pPr>
        <w:tabs>
          <w:tab w:val="left" w:pos="8154"/>
        </w:tabs>
      </w:pPr>
      <w:r w:rsidRPr="003A45FF">
        <w:rPr>
          <w:noProof/>
        </w:rPr>
        <w:drawing>
          <wp:inline distT="0" distB="0" distL="0" distR="0" wp14:anchorId="141A9C4A" wp14:editId="3B94532D">
            <wp:extent cx="5731510" cy="2074545"/>
            <wp:effectExtent l="0" t="0" r="2540" b="1905"/>
            <wp:docPr id="38" name="Picture 38" descr="A picture containing bathroom, indoor, sink,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bathroom, indoor, sink, appliance&#10;&#10;Description automatically generated"/>
                    <pic:cNvPicPr/>
                  </pic:nvPicPr>
                  <pic:blipFill>
                    <a:blip r:embed="rId35"/>
                    <a:stretch>
                      <a:fillRect/>
                    </a:stretch>
                  </pic:blipFill>
                  <pic:spPr>
                    <a:xfrm>
                      <a:off x="0" y="0"/>
                      <a:ext cx="5731510" cy="2074545"/>
                    </a:xfrm>
                    <a:prstGeom prst="rect">
                      <a:avLst/>
                    </a:prstGeom>
                  </pic:spPr>
                </pic:pic>
              </a:graphicData>
            </a:graphic>
          </wp:inline>
        </w:drawing>
      </w:r>
    </w:p>
    <w:p w14:paraId="73B823F8" w14:textId="7A48CE1C" w:rsidR="00CE6085" w:rsidRDefault="00CE6085" w:rsidP="00CE6085">
      <w:pPr>
        <w:tabs>
          <w:tab w:val="left" w:pos="8154"/>
        </w:tabs>
      </w:pPr>
    </w:p>
    <w:p w14:paraId="56181376" w14:textId="3356B107" w:rsidR="00CE6085" w:rsidRDefault="003A45FF" w:rsidP="00CE6085">
      <w:pPr>
        <w:tabs>
          <w:tab w:val="left" w:pos="8154"/>
        </w:tabs>
      </w:pPr>
      <w:r>
        <w:t>The calculated disparity map looks similar to the expected disparity map. But these disparity maps are different to the ones we see in part c. We would expect a disparity map that is smooth and increas</w:t>
      </w:r>
      <w:r w:rsidR="00DC70CB">
        <w:t>e</w:t>
      </w:r>
      <w:r>
        <w:t xml:space="preserve"> as the distance increase</w:t>
      </w:r>
      <w:r w:rsidR="00DC70CB">
        <w:t>s</w:t>
      </w:r>
      <w:r>
        <w:t>. But if we look at the sidewalk there is a lot of fluctuation in the disparity values. This reflects poorly on the accuracy of the disparity map. If we look at the left and right image side by side, it does not seem like there is only a shift in the x axis. It appears to be a shift in the camera angle itself therefore we need to find the rectification homography</w:t>
      </w:r>
      <w:r w:rsidR="00492972">
        <w:t xml:space="preserve"> </w:t>
      </w:r>
      <w:r>
        <w:t xml:space="preserve">to project these image plane so that they can be parallel to one another and then we can use the current function to find the disparity map since the correspondence will most likely fall onto the same scanline. </w:t>
      </w:r>
    </w:p>
    <w:p w14:paraId="05080397" w14:textId="612993C9" w:rsidR="003A45FF" w:rsidRDefault="003A45FF" w:rsidP="00CE6085">
      <w:pPr>
        <w:tabs>
          <w:tab w:val="left" w:pos="8154"/>
        </w:tabs>
      </w:pPr>
      <w:r>
        <w:t xml:space="preserve">Another way is to use Feature based mapping instead of Appearance based matching. The current function is using appearance-based matching </w:t>
      </w:r>
      <w:r w:rsidR="00492972">
        <w:t>so if there are pixels that have similar appearance it might detect the correspondence wrongly resulting in an incorrect disparity map.</w:t>
      </w:r>
    </w:p>
    <w:p w14:paraId="0D3A17F1" w14:textId="08B52D87" w:rsidR="00CE6085" w:rsidRDefault="00CE6085" w:rsidP="00CE6085">
      <w:pPr>
        <w:tabs>
          <w:tab w:val="left" w:pos="8154"/>
        </w:tabs>
      </w:pPr>
    </w:p>
    <w:p w14:paraId="29A057A1" w14:textId="49206DF0" w:rsidR="00CE6085" w:rsidRDefault="00492972" w:rsidP="00492972">
      <w:pPr>
        <w:pStyle w:val="Heading1"/>
      </w:pPr>
      <w:bookmarkStart w:id="19" w:name="_Toc118641425"/>
      <w:r>
        <w:t>Extra Section</w:t>
      </w:r>
      <w:bookmarkEnd w:id="19"/>
    </w:p>
    <w:p w14:paraId="7C267EC7" w14:textId="2787B9CB" w:rsidR="00492972" w:rsidRDefault="00492972" w:rsidP="00492972">
      <w:r>
        <w:t>In the lecture we have discussed Bag-Of-Words method for object detection and classification. The method involves in obtaining the feature points then converting these feature points to feature vectors. Then performing clustering on these feature vectors to reduce the number of visual words and create a histogram based on these visual words. But the limitation of this method is that it does not capture the spatial information of these features, therefore this section we will be exploring the usage of Spatial Pyramid Matching for object classification</w:t>
      </w:r>
      <w:r w:rsidR="004B37B3">
        <w:t xml:space="preserve"> based on the Caltech-101 dataset</w:t>
      </w:r>
      <w:r>
        <w:t>.</w:t>
      </w:r>
    </w:p>
    <w:p w14:paraId="10A3949D" w14:textId="78E0C81A" w:rsidR="00492972" w:rsidRDefault="004B37B3" w:rsidP="00492972">
      <w:r>
        <w:t xml:space="preserve">We will experiment the difference between BOW and Spatial pyramid using 2 different </w:t>
      </w:r>
      <w:r w:rsidR="00DC70CB">
        <w:t>classifiers</w:t>
      </w:r>
      <w:r>
        <w:t>: a linear SVM and a one vs rest SVM. The accuracy of these classifiers from the 2 methods are shown below</w:t>
      </w:r>
    </w:p>
    <w:p w14:paraId="680C1D53" w14:textId="04049B02" w:rsidR="004B37B3" w:rsidRDefault="004B37B3" w:rsidP="00492972">
      <w:r>
        <w:t>Linear SVM</w:t>
      </w:r>
    </w:p>
    <w:tbl>
      <w:tblPr>
        <w:tblStyle w:val="TableGrid"/>
        <w:tblW w:w="0" w:type="auto"/>
        <w:tblLook w:val="04A0" w:firstRow="1" w:lastRow="0" w:firstColumn="1" w:lastColumn="0" w:noHBand="0" w:noVBand="1"/>
      </w:tblPr>
      <w:tblGrid>
        <w:gridCol w:w="3005"/>
        <w:gridCol w:w="3005"/>
        <w:gridCol w:w="3006"/>
      </w:tblGrid>
      <w:tr w:rsidR="004B37B3" w14:paraId="25498F5D" w14:textId="77777777" w:rsidTr="004B37B3">
        <w:tc>
          <w:tcPr>
            <w:tcW w:w="3005" w:type="dxa"/>
          </w:tcPr>
          <w:p w14:paraId="345C8156" w14:textId="32031C9E" w:rsidR="004B37B3" w:rsidRDefault="004B37B3" w:rsidP="00492972">
            <w:r>
              <w:t>L</w:t>
            </w:r>
          </w:p>
        </w:tc>
        <w:tc>
          <w:tcPr>
            <w:tcW w:w="3005" w:type="dxa"/>
          </w:tcPr>
          <w:p w14:paraId="5BDA9549" w14:textId="2F09151B" w:rsidR="004B37B3" w:rsidRDefault="004B37B3" w:rsidP="00492972">
            <w:r>
              <w:t>Bag of Words</w:t>
            </w:r>
          </w:p>
        </w:tc>
        <w:tc>
          <w:tcPr>
            <w:tcW w:w="3006" w:type="dxa"/>
          </w:tcPr>
          <w:p w14:paraId="6B9DF193" w14:textId="68F31DA0" w:rsidR="004B37B3" w:rsidRDefault="004B37B3" w:rsidP="00492972">
            <w:r>
              <w:t>Spatial Pyramid</w:t>
            </w:r>
          </w:p>
        </w:tc>
      </w:tr>
      <w:tr w:rsidR="004B37B3" w14:paraId="48626A9D" w14:textId="77777777" w:rsidTr="004B37B3">
        <w:tc>
          <w:tcPr>
            <w:tcW w:w="3005" w:type="dxa"/>
          </w:tcPr>
          <w:p w14:paraId="120D991C" w14:textId="1CEF67A1" w:rsidR="004B37B3" w:rsidRDefault="004B37B3" w:rsidP="00492972">
            <w:r>
              <w:t>0</w:t>
            </w:r>
          </w:p>
        </w:tc>
        <w:tc>
          <w:tcPr>
            <w:tcW w:w="3005" w:type="dxa"/>
          </w:tcPr>
          <w:p w14:paraId="2EB79519" w14:textId="327BFAAC" w:rsidR="004B37B3" w:rsidRDefault="004B37B3" w:rsidP="004B37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pPr>
            <w:r w:rsidRPr="004B37B3">
              <w:rPr>
                <w:rFonts w:ascii="Consolas" w:eastAsia="Times New Roman" w:hAnsi="Consolas" w:cs="Courier New"/>
                <w:color w:val="3C4043"/>
                <w:sz w:val="21"/>
                <w:szCs w:val="21"/>
                <w:lang w:val="en-SG" w:eastAsia="en-SG" w:bidi="ta-IN"/>
              </w:rPr>
              <w:t>0.35459183673469385</w:t>
            </w:r>
          </w:p>
        </w:tc>
        <w:tc>
          <w:tcPr>
            <w:tcW w:w="3006" w:type="dxa"/>
          </w:tcPr>
          <w:p w14:paraId="53DFB653" w14:textId="0452F110" w:rsidR="004B37B3" w:rsidRPr="004B37B3" w:rsidRDefault="004B37B3" w:rsidP="004B37B3">
            <w:pPr>
              <w:pStyle w:val="HTMLPreformatted"/>
              <w:wordWrap w:val="0"/>
              <w:textAlignment w:val="baseline"/>
              <w:rPr>
                <w:rFonts w:ascii="Consolas" w:hAnsi="Consolas"/>
                <w:color w:val="3C4043"/>
                <w:sz w:val="21"/>
                <w:szCs w:val="21"/>
              </w:rPr>
            </w:pPr>
            <w:r>
              <w:rPr>
                <w:rFonts w:ascii="Consolas" w:hAnsi="Consolas"/>
                <w:color w:val="3C4043"/>
                <w:sz w:val="21"/>
                <w:szCs w:val="21"/>
              </w:rPr>
              <w:t>0.35459183673469385</w:t>
            </w:r>
          </w:p>
        </w:tc>
      </w:tr>
      <w:tr w:rsidR="004B37B3" w14:paraId="073FEFFD" w14:textId="77777777" w:rsidTr="004B37B3">
        <w:tc>
          <w:tcPr>
            <w:tcW w:w="3005" w:type="dxa"/>
          </w:tcPr>
          <w:p w14:paraId="02A0E86C" w14:textId="09FCD8EF" w:rsidR="004B37B3" w:rsidRDefault="004B37B3" w:rsidP="00492972">
            <w:r>
              <w:t>1</w:t>
            </w:r>
          </w:p>
        </w:tc>
        <w:tc>
          <w:tcPr>
            <w:tcW w:w="3005" w:type="dxa"/>
          </w:tcPr>
          <w:p w14:paraId="72013379" w14:textId="1ACB72B9" w:rsidR="004B37B3" w:rsidRPr="004B37B3" w:rsidRDefault="004B37B3" w:rsidP="004B37B3">
            <w:pPr>
              <w:pStyle w:val="HTMLPreformatted"/>
              <w:wordWrap w:val="0"/>
              <w:textAlignment w:val="baseline"/>
              <w:rPr>
                <w:rFonts w:ascii="Consolas" w:hAnsi="Consolas"/>
                <w:color w:val="3C4043"/>
                <w:sz w:val="21"/>
                <w:szCs w:val="21"/>
              </w:rPr>
            </w:pPr>
            <w:r>
              <w:rPr>
                <w:rFonts w:ascii="Consolas" w:hAnsi="Consolas"/>
                <w:color w:val="3C4043"/>
                <w:sz w:val="21"/>
                <w:szCs w:val="21"/>
              </w:rPr>
              <w:t>0.3753644314868805</w:t>
            </w:r>
          </w:p>
        </w:tc>
        <w:tc>
          <w:tcPr>
            <w:tcW w:w="3006" w:type="dxa"/>
          </w:tcPr>
          <w:p w14:paraId="3320AAA9" w14:textId="57F8E282" w:rsidR="004B37B3" w:rsidRPr="004B37B3" w:rsidRDefault="004B37B3" w:rsidP="004B37B3">
            <w:pPr>
              <w:pStyle w:val="HTMLPreformatted"/>
              <w:wordWrap w:val="0"/>
              <w:textAlignment w:val="baseline"/>
              <w:rPr>
                <w:rFonts w:ascii="Consolas" w:hAnsi="Consolas"/>
                <w:color w:val="3C4043"/>
                <w:sz w:val="21"/>
                <w:szCs w:val="21"/>
              </w:rPr>
            </w:pPr>
            <w:r>
              <w:rPr>
                <w:rFonts w:ascii="Consolas" w:hAnsi="Consolas"/>
                <w:color w:val="3C4043"/>
                <w:sz w:val="21"/>
                <w:szCs w:val="21"/>
              </w:rPr>
              <w:t>0.40561224489795916</w:t>
            </w:r>
          </w:p>
        </w:tc>
      </w:tr>
      <w:tr w:rsidR="004B37B3" w14:paraId="2C902C60" w14:textId="77777777" w:rsidTr="004B37B3">
        <w:tc>
          <w:tcPr>
            <w:tcW w:w="3005" w:type="dxa"/>
          </w:tcPr>
          <w:p w14:paraId="3AE6612D" w14:textId="441B055E" w:rsidR="004B37B3" w:rsidRDefault="004B37B3" w:rsidP="00492972">
            <w:r>
              <w:t>2</w:t>
            </w:r>
          </w:p>
        </w:tc>
        <w:tc>
          <w:tcPr>
            <w:tcW w:w="3005" w:type="dxa"/>
          </w:tcPr>
          <w:p w14:paraId="332AD1E4" w14:textId="124979C9" w:rsidR="004B37B3" w:rsidRPr="004B37B3" w:rsidRDefault="004B37B3" w:rsidP="004B37B3">
            <w:pPr>
              <w:pStyle w:val="HTMLPreformatted"/>
              <w:wordWrap w:val="0"/>
              <w:textAlignment w:val="baseline"/>
              <w:rPr>
                <w:rFonts w:ascii="Consolas" w:hAnsi="Consolas"/>
                <w:color w:val="3C4043"/>
                <w:sz w:val="21"/>
                <w:szCs w:val="21"/>
              </w:rPr>
            </w:pPr>
            <w:r>
              <w:rPr>
                <w:rFonts w:ascii="Consolas" w:hAnsi="Consolas"/>
                <w:color w:val="3C4043"/>
                <w:sz w:val="21"/>
                <w:szCs w:val="21"/>
              </w:rPr>
              <w:t>0.358600583090379</w:t>
            </w:r>
          </w:p>
        </w:tc>
        <w:tc>
          <w:tcPr>
            <w:tcW w:w="3006" w:type="dxa"/>
          </w:tcPr>
          <w:p w14:paraId="0CC2E9CE" w14:textId="4AF53F15" w:rsidR="004B37B3" w:rsidRPr="004B37B3" w:rsidRDefault="004B37B3" w:rsidP="004B37B3">
            <w:pPr>
              <w:pStyle w:val="HTMLPreformatted"/>
              <w:wordWrap w:val="0"/>
              <w:textAlignment w:val="baseline"/>
              <w:rPr>
                <w:rFonts w:ascii="Consolas" w:hAnsi="Consolas"/>
                <w:color w:val="3C4043"/>
                <w:sz w:val="21"/>
                <w:szCs w:val="21"/>
              </w:rPr>
            </w:pPr>
            <w:r>
              <w:rPr>
                <w:rFonts w:ascii="Consolas" w:hAnsi="Consolas"/>
                <w:color w:val="3C4043"/>
                <w:sz w:val="21"/>
                <w:szCs w:val="21"/>
              </w:rPr>
              <w:t>0.42674927113702626</w:t>
            </w:r>
          </w:p>
        </w:tc>
      </w:tr>
    </w:tbl>
    <w:p w14:paraId="3FBB4337" w14:textId="77777777" w:rsidR="004B37B3" w:rsidRPr="00492972" w:rsidRDefault="004B37B3" w:rsidP="00492972"/>
    <w:p w14:paraId="6DF20713" w14:textId="1460FAEF" w:rsidR="00492972" w:rsidRDefault="004B37B3" w:rsidP="00CE6085">
      <w:pPr>
        <w:tabs>
          <w:tab w:val="left" w:pos="8154"/>
        </w:tabs>
      </w:pPr>
      <w:r>
        <w:lastRenderedPageBreak/>
        <w:t>One vs Rest SVM</w:t>
      </w:r>
    </w:p>
    <w:tbl>
      <w:tblPr>
        <w:tblStyle w:val="TableGrid"/>
        <w:tblW w:w="0" w:type="auto"/>
        <w:tblLook w:val="04A0" w:firstRow="1" w:lastRow="0" w:firstColumn="1" w:lastColumn="0" w:noHBand="0" w:noVBand="1"/>
      </w:tblPr>
      <w:tblGrid>
        <w:gridCol w:w="3005"/>
        <w:gridCol w:w="3005"/>
        <w:gridCol w:w="3006"/>
      </w:tblGrid>
      <w:tr w:rsidR="004B37B3" w14:paraId="20A68BAF" w14:textId="77777777" w:rsidTr="00F9273B">
        <w:tc>
          <w:tcPr>
            <w:tcW w:w="3005" w:type="dxa"/>
          </w:tcPr>
          <w:p w14:paraId="0501653B" w14:textId="77777777" w:rsidR="004B37B3" w:rsidRDefault="004B37B3" w:rsidP="00F9273B">
            <w:r>
              <w:t>L</w:t>
            </w:r>
          </w:p>
        </w:tc>
        <w:tc>
          <w:tcPr>
            <w:tcW w:w="3005" w:type="dxa"/>
          </w:tcPr>
          <w:p w14:paraId="219542F5" w14:textId="77777777" w:rsidR="004B37B3" w:rsidRDefault="004B37B3" w:rsidP="00F9273B">
            <w:r>
              <w:t>Bag of Words</w:t>
            </w:r>
          </w:p>
        </w:tc>
        <w:tc>
          <w:tcPr>
            <w:tcW w:w="3006" w:type="dxa"/>
          </w:tcPr>
          <w:p w14:paraId="76366AA7" w14:textId="77777777" w:rsidR="004B37B3" w:rsidRDefault="004B37B3" w:rsidP="00F9273B">
            <w:r>
              <w:t>Spatial Pyramid</w:t>
            </w:r>
          </w:p>
        </w:tc>
      </w:tr>
      <w:tr w:rsidR="004B37B3" w14:paraId="7A3DCA65" w14:textId="77777777" w:rsidTr="00F9273B">
        <w:tc>
          <w:tcPr>
            <w:tcW w:w="3005" w:type="dxa"/>
          </w:tcPr>
          <w:p w14:paraId="30496FF3" w14:textId="77777777" w:rsidR="004B37B3" w:rsidRDefault="004B37B3" w:rsidP="00F9273B">
            <w:r>
              <w:t>0</w:t>
            </w:r>
          </w:p>
        </w:tc>
        <w:tc>
          <w:tcPr>
            <w:tcW w:w="3005" w:type="dxa"/>
          </w:tcPr>
          <w:p w14:paraId="0C5879AC" w14:textId="6FCED68F" w:rsidR="004B37B3" w:rsidRPr="004B37B3" w:rsidRDefault="004B37B3" w:rsidP="004B37B3">
            <w:pPr>
              <w:pStyle w:val="HTMLPreformatted"/>
              <w:wordWrap w:val="0"/>
              <w:textAlignment w:val="baseline"/>
              <w:rPr>
                <w:rFonts w:ascii="Consolas" w:hAnsi="Consolas"/>
                <w:color w:val="3C4043"/>
                <w:sz w:val="21"/>
                <w:szCs w:val="21"/>
              </w:rPr>
            </w:pPr>
            <w:r>
              <w:rPr>
                <w:rFonts w:ascii="Consolas" w:hAnsi="Consolas"/>
                <w:color w:val="3C4043"/>
                <w:sz w:val="21"/>
                <w:szCs w:val="21"/>
              </w:rPr>
              <w:t>0.3432944606413994</w:t>
            </w:r>
          </w:p>
        </w:tc>
        <w:tc>
          <w:tcPr>
            <w:tcW w:w="3006" w:type="dxa"/>
          </w:tcPr>
          <w:p w14:paraId="39407E65" w14:textId="4A1B2F5F" w:rsidR="004B37B3" w:rsidRPr="004B37B3" w:rsidRDefault="004B37B3" w:rsidP="004B37B3">
            <w:pPr>
              <w:pStyle w:val="HTMLPreformatted"/>
              <w:wordWrap w:val="0"/>
              <w:textAlignment w:val="baseline"/>
              <w:rPr>
                <w:rFonts w:ascii="Consolas" w:hAnsi="Consolas"/>
                <w:color w:val="3C4043"/>
                <w:sz w:val="21"/>
                <w:szCs w:val="21"/>
              </w:rPr>
            </w:pPr>
            <w:r>
              <w:rPr>
                <w:rFonts w:ascii="Consolas" w:hAnsi="Consolas"/>
                <w:color w:val="3C4043"/>
                <w:sz w:val="21"/>
                <w:szCs w:val="21"/>
              </w:rPr>
              <w:t>0.3432944606413994</w:t>
            </w:r>
          </w:p>
        </w:tc>
      </w:tr>
      <w:tr w:rsidR="004B37B3" w14:paraId="41439784" w14:textId="77777777" w:rsidTr="00F9273B">
        <w:tc>
          <w:tcPr>
            <w:tcW w:w="3005" w:type="dxa"/>
          </w:tcPr>
          <w:p w14:paraId="2F8A7F80" w14:textId="77777777" w:rsidR="004B37B3" w:rsidRDefault="004B37B3" w:rsidP="00F9273B">
            <w:r>
              <w:t>1</w:t>
            </w:r>
          </w:p>
        </w:tc>
        <w:tc>
          <w:tcPr>
            <w:tcW w:w="3005" w:type="dxa"/>
          </w:tcPr>
          <w:p w14:paraId="6F4A203F" w14:textId="4FCAC274" w:rsidR="004B37B3" w:rsidRPr="004B37B3" w:rsidRDefault="004B37B3" w:rsidP="00F9273B">
            <w:pPr>
              <w:pStyle w:val="HTMLPreformatted"/>
              <w:wordWrap w:val="0"/>
              <w:textAlignment w:val="baseline"/>
              <w:rPr>
                <w:rFonts w:ascii="Consolas" w:hAnsi="Consolas"/>
                <w:color w:val="3C4043"/>
                <w:sz w:val="21"/>
                <w:szCs w:val="21"/>
              </w:rPr>
            </w:pPr>
            <w:r>
              <w:rPr>
                <w:rFonts w:ascii="Consolas" w:hAnsi="Consolas"/>
                <w:color w:val="3C4043"/>
                <w:sz w:val="21"/>
                <w:szCs w:val="21"/>
              </w:rPr>
              <w:t>0.41180758017492713</w:t>
            </w:r>
          </w:p>
        </w:tc>
        <w:tc>
          <w:tcPr>
            <w:tcW w:w="3006" w:type="dxa"/>
          </w:tcPr>
          <w:p w14:paraId="09C40D6C" w14:textId="45B870C3" w:rsidR="004B37B3" w:rsidRPr="004B37B3" w:rsidRDefault="004B37B3" w:rsidP="00F9273B">
            <w:pPr>
              <w:pStyle w:val="HTMLPreformatted"/>
              <w:wordWrap w:val="0"/>
              <w:textAlignment w:val="baseline"/>
              <w:rPr>
                <w:rFonts w:ascii="Consolas" w:hAnsi="Consolas"/>
                <w:color w:val="3C4043"/>
                <w:sz w:val="21"/>
                <w:szCs w:val="21"/>
              </w:rPr>
            </w:pPr>
            <w:r>
              <w:rPr>
                <w:rFonts w:ascii="Consolas" w:hAnsi="Consolas"/>
                <w:color w:val="3C4043"/>
                <w:sz w:val="21"/>
                <w:szCs w:val="21"/>
              </w:rPr>
              <w:t>0.44533527696793</w:t>
            </w:r>
          </w:p>
        </w:tc>
      </w:tr>
      <w:tr w:rsidR="004B37B3" w14:paraId="0ABD8BA0" w14:textId="77777777" w:rsidTr="00F9273B">
        <w:tc>
          <w:tcPr>
            <w:tcW w:w="3005" w:type="dxa"/>
          </w:tcPr>
          <w:p w14:paraId="59186E08" w14:textId="77777777" w:rsidR="004B37B3" w:rsidRDefault="004B37B3" w:rsidP="00F9273B">
            <w:r>
              <w:t>2</w:t>
            </w:r>
          </w:p>
        </w:tc>
        <w:tc>
          <w:tcPr>
            <w:tcW w:w="3005" w:type="dxa"/>
          </w:tcPr>
          <w:p w14:paraId="194202E6" w14:textId="304AEED0" w:rsidR="004B37B3" w:rsidRPr="004B37B3" w:rsidRDefault="004B37B3" w:rsidP="00F9273B">
            <w:pPr>
              <w:pStyle w:val="HTMLPreformatted"/>
              <w:wordWrap w:val="0"/>
              <w:textAlignment w:val="baseline"/>
              <w:rPr>
                <w:rFonts w:ascii="Consolas" w:hAnsi="Consolas"/>
                <w:color w:val="3C4043"/>
                <w:sz w:val="21"/>
                <w:szCs w:val="21"/>
              </w:rPr>
            </w:pPr>
            <w:r>
              <w:rPr>
                <w:rFonts w:ascii="Consolas" w:hAnsi="Consolas"/>
                <w:color w:val="3C4043"/>
                <w:sz w:val="21"/>
                <w:szCs w:val="21"/>
              </w:rPr>
              <w:t>0.4260204081632653</w:t>
            </w:r>
          </w:p>
        </w:tc>
        <w:tc>
          <w:tcPr>
            <w:tcW w:w="3006" w:type="dxa"/>
          </w:tcPr>
          <w:p w14:paraId="1475EACE" w14:textId="2E2147C2" w:rsidR="004B37B3" w:rsidRPr="004B37B3" w:rsidRDefault="004B37B3" w:rsidP="00F9273B">
            <w:pPr>
              <w:pStyle w:val="HTMLPreformatted"/>
              <w:wordWrap w:val="0"/>
              <w:textAlignment w:val="baseline"/>
              <w:rPr>
                <w:rFonts w:ascii="Consolas" w:hAnsi="Consolas"/>
                <w:color w:val="3C4043"/>
                <w:sz w:val="21"/>
                <w:szCs w:val="21"/>
              </w:rPr>
            </w:pPr>
            <w:r>
              <w:rPr>
                <w:rFonts w:ascii="Consolas" w:hAnsi="Consolas"/>
                <w:color w:val="3C4043"/>
                <w:sz w:val="21"/>
                <w:szCs w:val="21"/>
              </w:rPr>
              <w:t>0.4774052478134111</w:t>
            </w:r>
          </w:p>
        </w:tc>
      </w:tr>
    </w:tbl>
    <w:p w14:paraId="6787509A" w14:textId="77777777" w:rsidR="004B37B3" w:rsidRDefault="004B37B3" w:rsidP="00CE6085">
      <w:pPr>
        <w:tabs>
          <w:tab w:val="left" w:pos="8154"/>
        </w:tabs>
      </w:pPr>
    </w:p>
    <w:p w14:paraId="0446F38E" w14:textId="632886D4" w:rsidR="00492972" w:rsidRDefault="004B37B3" w:rsidP="00CE6085">
      <w:pPr>
        <w:tabs>
          <w:tab w:val="left" w:pos="8154"/>
        </w:tabs>
      </w:pPr>
      <w:r>
        <w:t>For both classifiers when the L increases the accuracy increases. The one vs Rest SVM is more suitable than the linear SVM and Spatial pyramid always outperforms the bag of words method except when L = 0 then they have the same accuracy.</w:t>
      </w:r>
    </w:p>
    <w:p w14:paraId="0C26ED17" w14:textId="4C624BB8" w:rsidR="00492972" w:rsidRDefault="00492972" w:rsidP="00CE6085">
      <w:pPr>
        <w:tabs>
          <w:tab w:val="left" w:pos="8154"/>
        </w:tabs>
      </w:pPr>
    </w:p>
    <w:p w14:paraId="71FFACCE" w14:textId="32B20911" w:rsidR="00492972" w:rsidRDefault="004B37B3" w:rsidP="004B37B3">
      <w:pPr>
        <w:pStyle w:val="Heading1"/>
      </w:pPr>
      <w:bookmarkStart w:id="20" w:name="_Toc118641426"/>
      <w:r>
        <w:t>Conclusion</w:t>
      </w:r>
      <w:bookmarkEnd w:id="20"/>
    </w:p>
    <w:p w14:paraId="73128E77" w14:textId="689222EF" w:rsidR="004B37B3" w:rsidRPr="004B37B3" w:rsidRDefault="004B37B3" w:rsidP="004B37B3">
      <w:r>
        <w:t>In the experiment, we have discussed the different edge detection algorithm, similarities between Radon and Hough transformations, explored 3D stereo and went on to experiment with alternatives to BOG.</w:t>
      </w:r>
    </w:p>
    <w:p w14:paraId="1203C0B7" w14:textId="3504E102" w:rsidR="00492972" w:rsidRDefault="00492972" w:rsidP="00CE6085">
      <w:pPr>
        <w:tabs>
          <w:tab w:val="left" w:pos="8154"/>
        </w:tabs>
      </w:pPr>
    </w:p>
    <w:p w14:paraId="1738C9DE" w14:textId="78A50FB4" w:rsidR="00492972" w:rsidRDefault="00492972" w:rsidP="00CE6085">
      <w:pPr>
        <w:tabs>
          <w:tab w:val="left" w:pos="8154"/>
        </w:tabs>
      </w:pPr>
    </w:p>
    <w:p w14:paraId="6F586639" w14:textId="2D568009" w:rsidR="00492972" w:rsidRDefault="00492972" w:rsidP="00CE6085">
      <w:pPr>
        <w:tabs>
          <w:tab w:val="left" w:pos="8154"/>
        </w:tabs>
      </w:pPr>
    </w:p>
    <w:p w14:paraId="6A7A9F53" w14:textId="7D3F2CFB" w:rsidR="00492972" w:rsidRDefault="00492972" w:rsidP="00CE6085">
      <w:pPr>
        <w:tabs>
          <w:tab w:val="left" w:pos="8154"/>
        </w:tabs>
      </w:pPr>
    </w:p>
    <w:p w14:paraId="7BADA6B8" w14:textId="4FE1E5B1" w:rsidR="00492972" w:rsidRDefault="00492972" w:rsidP="00CE6085">
      <w:pPr>
        <w:tabs>
          <w:tab w:val="left" w:pos="8154"/>
        </w:tabs>
      </w:pPr>
    </w:p>
    <w:p w14:paraId="28359317" w14:textId="24C96BBA" w:rsidR="00492972" w:rsidRDefault="00492972" w:rsidP="00CE6085">
      <w:pPr>
        <w:tabs>
          <w:tab w:val="left" w:pos="8154"/>
        </w:tabs>
      </w:pPr>
    </w:p>
    <w:p w14:paraId="5E3689F2" w14:textId="6D56FEC6" w:rsidR="004B37B3" w:rsidRDefault="004B37B3" w:rsidP="00CE6085">
      <w:pPr>
        <w:tabs>
          <w:tab w:val="left" w:pos="8154"/>
        </w:tabs>
      </w:pPr>
    </w:p>
    <w:p w14:paraId="3D78E76B" w14:textId="6252C684" w:rsidR="004B37B3" w:rsidRDefault="004B37B3" w:rsidP="00CE6085">
      <w:pPr>
        <w:tabs>
          <w:tab w:val="left" w:pos="8154"/>
        </w:tabs>
      </w:pPr>
    </w:p>
    <w:p w14:paraId="1C969D35" w14:textId="5919B944" w:rsidR="004B37B3" w:rsidRDefault="004B37B3" w:rsidP="00CE6085">
      <w:pPr>
        <w:tabs>
          <w:tab w:val="left" w:pos="8154"/>
        </w:tabs>
      </w:pPr>
    </w:p>
    <w:p w14:paraId="4AE55CB0" w14:textId="5C21B6DC" w:rsidR="004B37B3" w:rsidRDefault="004B37B3" w:rsidP="00CE6085">
      <w:pPr>
        <w:tabs>
          <w:tab w:val="left" w:pos="8154"/>
        </w:tabs>
      </w:pPr>
    </w:p>
    <w:p w14:paraId="1470F77B" w14:textId="4CD2F031" w:rsidR="004B37B3" w:rsidRDefault="004B37B3" w:rsidP="00CE6085">
      <w:pPr>
        <w:tabs>
          <w:tab w:val="left" w:pos="8154"/>
        </w:tabs>
      </w:pPr>
    </w:p>
    <w:p w14:paraId="53555EB7" w14:textId="0D1F874C" w:rsidR="004B37B3" w:rsidRDefault="004B37B3" w:rsidP="00CE6085">
      <w:pPr>
        <w:tabs>
          <w:tab w:val="left" w:pos="8154"/>
        </w:tabs>
      </w:pPr>
    </w:p>
    <w:p w14:paraId="0D9628E8" w14:textId="54AC0BE5" w:rsidR="004B37B3" w:rsidRDefault="004B37B3" w:rsidP="00CE6085">
      <w:pPr>
        <w:tabs>
          <w:tab w:val="left" w:pos="8154"/>
        </w:tabs>
      </w:pPr>
    </w:p>
    <w:p w14:paraId="67513232" w14:textId="30FF987C" w:rsidR="004B37B3" w:rsidRDefault="004B37B3" w:rsidP="00CE6085">
      <w:pPr>
        <w:tabs>
          <w:tab w:val="left" w:pos="8154"/>
        </w:tabs>
      </w:pPr>
    </w:p>
    <w:p w14:paraId="58898B3C" w14:textId="2FAF73DC" w:rsidR="004B37B3" w:rsidRDefault="004B37B3" w:rsidP="00CE6085">
      <w:pPr>
        <w:tabs>
          <w:tab w:val="left" w:pos="8154"/>
        </w:tabs>
      </w:pPr>
    </w:p>
    <w:p w14:paraId="78FC8A72" w14:textId="0B583B37" w:rsidR="004B37B3" w:rsidRDefault="004B37B3" w:rsidP="00CE6085">
      <w:pPr>
        <w:tabs>
          <w:tab w:val="left" w:pos="8154"/>
        </w:tabs>
      </w:pPr>
    </w:p>
    <w:p w14:paraId="52E473F0" w14:textId="2140988E" w:rsidR="004B37B3" w:rsidRDefault="004B37B3" w:rsidP="00CE6085">
      <w:pPr>
        <w:tabs>
          <w:tab w:val="left" w:pos="8154"/>
        </w:tabs>
      </w:pPr>
    </w:p>
    <w:p w14:paraId="4629354F" w14:textId="35EEFA9B" w:rsidR="004B37B3" w:rsidRDefault="004B37B3" w:rsidP="00CE6085">
      <w:pPr>
        <w:tabs>
          <w:tab w:val="left" w:pos="8154"/>
        </w:tabs>
      </w:pPr>
    </w:p>
    <w:p w14:paraId="2C10DD28" w14:textId="1E0120FF" w:rsidR="004B37B3" w:rsidRDefault="004B37B3" w:rsidP="00CE6085">
      <w:pPr>
        <w:tabs>
          <w:tab w:val="left" w:pos="8154"/>
        </w:tabs>
      </w:pPr>
    </w:p>
    <w:p w14:paraId="2C5BABD5" w14:textId="53DBD202" w:rsidR="004B37B3" w:rsidRDefault="004B37B3" w:rsidP="00CE6085">
      <w:pPr>
        <w:tabs>
          <w:tab w:val="left" w:pos="8154"/>
        </w:tabs>
      </w:pPr>
    </w:p>
    <w:p w14:paraId="33148971" w14:textId="35E9916A" w:rsidR="004B37B3" w:rsidRDefault="004B37B3" w:rsidP="00CE6085">
      <w:pPr>
        <w:tabs>
          <w:tab w:val="left" w:pos="8154"/>
        </w:tabs>
      </w:pPr>
    </w:p>
    <w:p w14:paraId="5C7C4F6C" w14:textId="27FFB9C1" w:rsidR="004B37B3" w:rsidRDefault="004B37B3" w:rsidP="00CE6085">
      <w:pPr>
        <w:tabs>
          <w:tab w:val="left" w:pos="8154"/>
        </w:tabs>
      </w:pPr>
    </w:p>
    <w:p w14:paraId="1885DA96" w14:textId="049B6036" w:rsidR="004B37B3" w:rsidRDefault="00DC70CB" w:rsidP="004B37B3">
      <w:pPr>
        <w:pStyle w:val="Heading1"/>
      </w:pPr>
      <w:bookmarkStart w:id="21" w:name="_Toc118641427"/>
      <w:r>
        <w:t>References</w:t>
      </w:r>
      <w:bookmarkEnd w:id="21"/>
    </w:p>
    <w:p w14:paraId="32FAFA2D" w14:textId="77777777" w:rsidR="00450145" w:rsidRPr="00450145" w:rsidRDefault="00450145" w:rsidP="00450145">
      <w:pPr>
        <w:pStyle w:val="EndNoteBibliography"/>
        <w:spacing w:after="0"/>
        <w:ind w:left="720" w:hanging="720"/>
      </w:pPr>
      <w:r>
        <w:fldChar w:fldCharType="begin"/>
      </w:r>
      <w:r>
        <w:instrText xml:space="preserve"> ADDIN EN.REFLIST </w:instrText>
      </w:r>
      <w:r>
        <w:fldChar w:fldCharType="separate"/>
      </w:r>
      <w:r w:rsidRPr="00450145">
        <w:t xml:space="preserve">Beatty, J. (2012). </w:t>
      </w:r>
      <w:r w:rsidRPr="00450145">
        <w:rPr>
          <w:i/>
        </w:rPr>
        <w:t>The Radon Transform and the Mathematics of Medical Imaging</w:t>
      </w:r>
      <w:r w:rsidRPr="00450145">
        <w:t>: Digital Commons @ Colby.</w:t>
      </w:r>
    </w:p>
    <w:p w14:paraId="37600C44" w14:textId="77777777" w:rsidR="00450145" w:rsidRPr="00450145" w:rsidRDefault="00450145" w:rsidP="00450145">
      <w:pPr>
        <w:pStyle w:val="EndNoteBibliography"/>
        <w:spacing w:after="0"/>
        <w:ind w:left="720" w:hanging="720"/>
      </w:pPr>
      <w:r w:rsidRPr="00450145">
        <w:t xml:space="preserve">Fernández, A., Flores, J. L., Alonso, J. R., &amp; Ferrari, J. A. (2015). Real-time pattern recognition using an optical generalized Hough transform. </w:t>
      </w:r>
      <w:r w:rsidRPr="00450145">
        <w:rPr>
          <w:i/>
        </w:rPr>
        <w:t>Applied Optics, 54</w:t>
      </w:r>
      <w:r w:rsidRPr="00450145">
        <w:t>(36), 10586-10591. doi:10.1364/AO.54.010586</w:t>
      </w:r>
    </w:p>
    <w:p w14:paraId="34B1FAA3" w14:textId="77777777" w:rsidR="00450145" w:rsidRPr="00450145" w:rsidRDefault="00450145" w:rsidP="00450145">
      <w:pPr>
        <w:pStyle w:val="EndNoteBibliography"/>
        <w:ind w:left="720" w:hanging="720"/>
      </w:pPr>
      <w:r w:rsidRPr="00450145">
        <w:t xml:space="preserve">van Ginkel, M., Luengo Hendriks, C., &amp; Van Vliet, L. (2004). </w:t>
      </w:r>
      <w:r w:rsidRPr="00450145">
        <w:rPr>
          <w:i/>
        </w:rPr>
        <w:t>A short introduction to the Radon and Hough transforms and how they relate to each other</w:t>
      </w:r>
      <w:r w:rsidRPr="00450145">
        <w:t>.</w:t>
      </w:r>
    </w:p>
    <w:p w14:paraId="392F1F4C" w14:textId="0EF05186" w:rsidR="005D10D8" w:rsidRPr="006B669E" w:rsidRDefault="00450145" w:rsidP="006B669E">
      <w:r>
        <w:fldChar w:fldCharType="end"/>
      </w:r>
    </w:p>
    <w:sectPr w:rsidR="005D10D8" w:rsidRPr="006B669E" w:rsidSect="00624D3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8252BB" w14:textId="77777777" w:rsidR="00220DE5" w:rsidRDefault="00220DE5" w:rsidP="00CD57F5">
      <w:pPr>
        <w:spacing w:after="0" w:line="240" w:lineRule="auto"/>
      </w:pPr>
      <w:r>
        <w:separator/>
      </w:r>
    </w:p>
  </w:endnote>
  <w:endnote w:type="continuationSeparator" w:id="0">
    <w:p w14:paraId="5D853879" w14:textId="77777777" w:rsidR="00220DE5" w:rsidRDefault="00220DE5" w:rsidP="00CD57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B9AFC1" w14:textId="77777777" w:rsidR="00220DE5" w:rsidRDefault="00220DE5" w:rsidP="00CD57F5">
      <w:pPr>
        <w:spacing w:after="0" w:line="240" w:lineRule="auto"/>
      </w:pPr>
      <w:r>
        <w:separator/>
      </w:r>
    </w:p>
  </w:footnote>
  <w:footnote w:type="continuationSeparator" w:id="0">
    <w:p w14:paraId="150F0981" w14:textId="77777777" w:rsidR="00220DE5" w:rsidRDefault="00220DE5" w:rsidP="00CD57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vsdrx0kts20meattnpsrv8trpwv09epvat&quot;&gt;My EndNote Library&lt;record-ids&gt;&lt;item&gt;66&lt;/item&gt;&lt;item&gt;67&lt;/item&gt;&lt;item&gt;68&lt;/item&gt;&lt;/record-ids&gt;&lt;/item&gt;&lt;/Libraries&gt;"/>
  </w:docVars>
  <w:rsids>
    <w:rsidRoot w:val="00F41478"/>
    <w:rsid w:val="00000CE4"/>
    <w:rsid w:val="0001112E"/>
    <w:rsid w:val="00026810"/>
    <w:rsid w:val="000827A7"/>
    <w:rsid w:val="00112BDD"/>
    <w:rsid w:val="00164D03"/>
    <w:rsid w:val="001E30A4"/>
    <w:rsid w:val="001E6F1B"/>
    <w:rsid w:val="00220DE5"/>
    <w:rsid w:val="002F7C58"/>
    <w:rsid w:val="0035788E"/>
    <w:rsid w:val="00382EFF"/>
    <w:rsid w:val="00384573"/>
    <w:rsid w:val="00385A95"/>
    <w:rsid w:val="003951BC"/>
    <w:rsid w:val="003A45FF"/>
    <w:rsid w:val="00450145"/>
    <w:rsid w:val="00460F1D"/>
    <w:rsid w:val="00492972"/>
    <w:rsid w:val="004B37B3"/>
    <w:rsid w:val="004E3CE1"/>
    <w:rsid w:val="00516E07"/>
    <w:rsid w:val="005D10D8"/>
    <w:rsid w:val="00623CFF"/>
    <w:rsid w:val="00624D34"/>
    <w:rsid w:val="00631015"/>
    <w:rsid w:val="00646010"/>
    <w:rsid w:val="00686DDB"/>
    <w:rsid w:val="006B669E"/>
    <w:rsid w:val="006F3E64"/>
    <w:rsid w:val="00741606"/>
    <w:rsid w:val="00762BF8"/>
    <w:rsid w:val="007D20EB"/>
    <w:rsid w:val="008118B2"/>
    <w:rsid w:val="008848A7"/>
    <w:rsid w:val="009B5CF7"/>
    <w:rsid w:val="009E6A5A"/>
    <w:rsid w:val="009F2270"/>
    <w:rsid w:val="009F6E7F"/>
    <w:rsid w:val="00A073D7"/>
    <w:rsid w:val="00AD4A10"/>
    <w:rsid w:val="00B05A14"/>
    <w:rsid w:val="00B8121B"/>
    <w:rsid w:val="00B93BDA"/>
    <w:rsid w:val="00BE218F"/>
    <w:rsid w:val="00CD57F5"/>
    <w:rsid w:val="00CE6085"/>
    <w:rsid w:val="00D37A04"/>
    <w:rsid w:val="00DC70CB"/>
    <w:rsid w:val="00DF2B8E"/>
    <w:rsid w:val="00E5263C"/>
    <w:rsid w:val="00ED4A29"/>
    <w:rsid w:val="00F23C7F"/>
    <w:rsid w:val="00F41478"/>
    <w:rsid w:val="00F87401"/>
    <w:rsid w:val="00FA73FF"/>
  </w:rsids>
  <m:mathPr>
    <m:mathFont m:val="Cambria Math"/>
    <m:brkBin m:val="before"/>
    <m:brkBinSub m:val="--"/>
    <m:smallFrac m:val="0"/>
    <m:dispDef/>
    <m:lMargin m:val="0"/>
    <m:rMargin m:val="0"/>
    <m:defJc m:val="centerGroup"/>
    <m:wrapIndent m:val="1440"/>
    <m:intLim m:val="subSup"/>
    <m:naryLim m:val="undOvr"/>
  </m:mathPr>
  <w:themeFontLang w:val="en-SG"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6B290"/>
  <w15:chartTrackingRefBased/>
  <w15:docId w15:val="{3DE6A247-EBA7-4288-AC39-FF222DF8A9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37B3"/>
    <w:rPr>
      <w:lang w:val="en-GB"/>
    </w:rPr>
  </w:style>
  <w:style w:type="paragraph" w:styleId="Heading1">
    <w:name w:val="heading 1"/>
    <w:basedOn w:val="Normal"/>
    <w:next w:val="Normal"/>
    <w:link w:val="Heading1Char"/>
    <w:uiPriority w:val="9"/>
    <w:qFormat/>
    <w:rsid w:val="00F4147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4147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268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1478"/>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F41478"/>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026810"/>
    <w:rPr>
      <w:rFonts w:asciiTheme="majorHAnsi" w:eastAsiaTheme="majorEastAsia" w:hAnsiTheme="majorHAnsi" w:cstheme="majorBidi"/>
      <w:color w:val="1F3763" w:themeColor="accent1" w:themeShade="7F"/>
      <w:sz w:val="24"/>
      <w:szCs w:val="24"/>
      <w:lang w:val="en-GB"/>
    </w:rPr>
  </w:style>
  <w:style w:type="character" w:styleId="PlaceholderText">
    <w:name w:val="Placeholder Text"/>
    <w:basedOn w:val="DefaultParagraphFont"/>
    <w:uiPriority w:val="99"/>
    <w:semiHidden/>
    <w:rsid w:val="00762BF8"/>
    <w:rPr>
      <w:color w:val="808080"/>
    </w:rPr>
  </w:style>
  <w:style w:type="paragraph" w:styleId="Header">
    <w:name w:val="header"/>
    <w:basedOn w:val="Normal"/>
    <w:link w:val="HeaderChar"/>
    <w:uiPriority w:val="99"/>
    <w:unhideWhenUsed/>
    <w:rsid w:val="00CD57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57F5"/>
    <w:rPr>
      <w:lang w:val="en-GB"/>
    </w:rPr>
  </w:style>
  <w:style w:type="paragraph" w:styleId="Footer">
    <w:name w:val="footer"/>
    <w:basedOn w:val="Normal"/>
    <w:link w:val="FooterChar"/>
    <w:uiPriority w:val="99"/>
    <w:unhideWhenUsed/>
    <w:rsid w:val="00CD57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57F5"/>
    <w:rPr>
      <w:lang w:val="en-GB"/>
    </w:rPr>
  </w:style>
  <w:style w:type="paragraph" w:customStyle="1" w:styleId="EndNoteBibliographyTitle">
    <w:name w:val="EndNote Bibliography Title"/>
    <w:basedOn w:val="Normal"/>
    <w:link w:val="EndNoteBibliographyTitleChar"/>
    <w:rsid w:val="0045014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50145"/>
    <w:rPr>
      <w:rFonts w:ascii="Calibri" w:hAnsi="Calibri" w:cs="Calibri"/>
      <w:noProof/>
      <w:lang w:val="en-US"/>
    </w:rPr>
  </w:style>
  <w:style w:type="paragraph" w:customStyle="1" w:styleId="EndNoteBibliography">
    <w:name w:val="EndNote Bibliography"/>
    <w:basedOn w:val="Normal"/>
    <w:link w:val="EndNoteBibliographyChar"/>
    <w:rsid w:val="0045014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50145"/>
    <w:rPr>
      <w:rFonts w:ascii="Calibri" w:hAnsi="Calibri" w:cs="Calibri"/>
      <w:noProof/>
      <w:lang w:val="en-US"/>
    </w:rPr>
  </w:style>
  <w:style w:type="table" w:styleId="TableGrid">
    <w:name w:val="Table Grid"/>
    <w:basedOn w:val="TableNormal"/>
    <w:uiPriority w:val="39"/>
    <w:rsid w:val="004B37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4B37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SG" w:eastAsia="en-SG" w:bidi="ta-IN"/>
    </w:rPr>
  </w:style>
  <w:style w:type="character" w:customStyle="1" w:styleId="HTMLPreformattedChar">
    <w:name w:val="HTML Preformatted Char"/>
    <w:basedOn w:val="DefaultParagraphFont"/>
    <w:link w:val="HTMLPreformatted"/>
    <w:uiPriority w:val="99"/>
    <w:rsid w:val="004B37B3"/>
    <w:rPr>
      <w:rFonts w:ascii="Courier New" w:eastAsia="Times New Roman" w:hAnsi="Courier New" w:cs="Courier New"/>
      <w:sz w:val="20"/>
      <w:szCs w:val="20"/>
      <w:lang w:eastAsia="en-SG" w:bidi="ta-IN"/>
    </w:rPr>
  </w:style>
  <w:style w:type="paragraph" w:styleId="TOCHeading">
    <w:name w:val="TOC Heading"/>
    <w:basedOn w:val="Heading1"/>
    <w:next w:val="Normal"/>
    <w:uiPriority w:val="39"/>
    <w:unhideWhenUsed/>
    <w:qFormat/>
    <w:rsid w:val="008848A7"/>
    <w:pPr>
      <w:outlineLvl w:val="9"/>
    </w:pPr>
    <w:rPr>
      <w:lang w:val="en-US"/>
    </w:rPr>
  </w:style>
  <w:style w:type="paragraph" w:styleId="TOC1">
    <w:name w:val="toc 1"/>
    <w:basedOn w:val="Normal"/>
    <w:next w:val="Normal"/>
    <w:autoRedefine/>
    <w:uiPriority w:val="39"/>
    <w:unhideWhenUsed/>
    <w:rsid w:val="008848A7"/>
    <w:pPr>
      <w:spacing w:after="100"/>
    </w:pPr>
  </w:style>
  <w:style w:type="paragraph" w:styleId="TOC2">
    <w:name w:val="toc 2"/>
    <w:basedOn w:val="Normal"/>
    <w:next w:val="Normal"/>
    <w:autoRedefine/>
    <w:uiPriority w:val="39"/>
    <w:unhideWhenUsed/>
    <w:rsid w:val="008848A7"/>
    <w:pPr>
      <w:spacing w:after="100"/>
      <w:ind w:left="220"/>
    </w:pPr>
  </w:style>
  <w:style w:type="character" w:styleId="Hyperlink">
    <w:name w:val="Hyperlink"/>
    <w:basedOn w:val="DefaultParagraphFont"/>
    <w:uiPriority w:val="99"/>
    <w:unhideWhenUsed/>
    <w:rsid w:val="008848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04300">
      <w:bodyDiv w:val="1"/>
      <w:marLeft w:val="0"/>
      <w:marRight w:val="0"/>
      <w:marTop w:val="0"/>
      <w:marBottom w:val="0"/>
      <w:divBdr>
        <w:top w:val="none" w:sz="0" w:space="0" w:color="auto"/>
        <w:left w:val="none" w:sz="0" w:space="0" w:color="auto"/>
        <w:bottom w:val="none" w:sz="0" w:space="0" w:color="auto"/>
        <w:right w:val="none" w:sz="0" w:space="0" w:color="auto"/>
      </w:divBdr>
    </w:div>
    <w:div w:id="609507001">
      <w:bodyDiv w:val="1"/>
      <w:marLeft w:val="0"/>
      <w:marRight w:val="0"/>
      <w:marTop w:val="0"/>
      <w:marBottom w:val="0"/>
      <w:divBdr>
        <w:top w:val="none" w:sz="0" w:space="0" w:color="auto"/>
        <w:left w:val="none" w:sz="0" w:space="0" w:color="auto"/>
        <w:bottom w:val="none" w:sz="0" w:space="0" w:color="auto"/>
        <w:right w:val="none" w:sz="0" w:space="0" w:color="auto"/>
      </w:divBdr>
    </w:div>
    <w:div w:id="713970058">
      <w:bodyDiv w:val="1"/>
      <w:marLeft w:val="0"/>
      <w:marRight w:val="0"/>
      <w:marTop w:val="0"/>
      <w:marBottom w:val="0"/>
      <w:divBdr>
        <w:top w:val="none" w:sz="0" w:space="0" w:color="auto"/>
        <w:left w:val="none" w:sz="0" w:space="0" w:color="auto"/>
        <w:bottom w:val="none" w:sz="0" w:space="0" w:color="auto"/>
        <w:right w:val="none" w:sz="0" w:space="0" w:color="auto"/>
      </w:divBdr>
    </w:div>
    <w:div w:id="778064976">
      <w:bodyDiv w:val="1"/>
      <w:marLeft w:val="0"/>
      <w:marRight w:val="0"/>
      <w:marTop w:val="0"/>
      <w:marBottom w:val="0"/>
      <w:divBdr>
        <w:top w:val="none" w:sz="0" w:space="0" w:color="auto"/>
        <w:left w:val="none" w:sz="0" w:space="0" w:color="auto"/>
        <w:bottom w:val="none" w:sz="0" w:space="0" w:color="auto"/>
        <w:right w:val="none" w:sz="0" w:space="0" w:color="auto"/>
      </w:divBdr>
    </w:div>
    <w:div w:id="1100568306">
      <w:bodyDiv w:val="1"/>
      <w:marLeft w:val="0"/>
      <w:marRight w:val="0"/>
      <w:marTop w:val="0"/>
      <w:marBottom w:val="0"/>
      <w:divBdr>
        <w:top w:val="none" w:sz="0" w:space="0" w:color="auto"/>
        <w:left w:val="none" w:sz="0" w:space="0" w:color="auto"/>
        <w:bottom w:val="none" w:sz="0" w:space="0" w:color="auto"/>
        <w:right w:val="none" w:sz="0" w:space="0" w:color="auto"/>
      </w:divBdr>
    </w:div>
    <w:div w:id="1341471105">
      <w:bodyDiv w:val="1"/>
      <w:marLeft w:val="0"/>
      <w:marRight w:val="0"/>
      <w:marTop w:val="0"/>
      <w:marBottom w:val="0"/>
      <w:divBdr>
        <w:top w:val="none" w:sz="0" w:space="0" w:color="auto"/>
        <w:left w:val="none" w:sz="0" w:space="0" w:color="auto"/>
        <w:bottom w:val="none" w:sz="0" w:space="0" w:color="auto"/>
        <w:right w:val="none" w:sz="0" w:space="0" w:color="auto"/>
      </w:divBdr>
    </w:div>
    <w:div w:id="1716538970">
      <w:bodyDiv w:val="1"/>
      <w:marLeft w:val="0"/>
      <w:marRight w:val="0"/>
      <w:marTop w:val="0"/>
      <w:marBottom w:val="0"/>
      <w:divBdr>
        <w:top w:val="none" w:sz="0" w:space="0" w:color="auto"/>
        <w:left w:val="none" w:sz="0" w:space="0" w:color="auto"/>
        <w:bottom w:val="none" w:sz="0" w:space="0" w:color="auto"/>
        <w:right w:val="none" w:sz="0" w:space="0" w:color="auto"/>
      </w:divBdr>
    </w:div>
    <w:div w:id="1781531225">
      <w:bodyDiv w:val="1"/>
      <w:marLeft w:val="0"/>
      <w:marRight w:val="0"/>
      <w:marTop w:val="0"/>
      <w:marBottom w:val="0"/>
      <w:divBdr>
        <w:top w:val="none" w:sz="0" w:space="0" w:color="auto"/>
        <w:left w:val="none" w:sz="0" w:space="0" w:color="auto"/>
        <w:bottom w:val="none" w:sz="0" w:space="0" w:color="auto"/>
        <w:right w:val="none" w:sz="0" w:space="0" w:color="auto"/>
      </w:divBdr>
    </w:div>
    <w:div w:id="1829444769">
      <w:bodyDiv w:val="1"/>
      <w:marLeft w:val="0"/>
      <w:marRight w:val="0"/>
      <w:marTop w:val="0"/>
      <w:marBottom w:val="0"/>
      <w:divBdr>
        <w:top w:val="none" w:sz="0" w:space="0" w:color="auto"/>
        <w:left w:val="none" w:sz="0" w:space="0" w:color="auto"/>
        <w:bottom w:val="none" w:sz="0" w:space="0" w:color="auto"/>
        <w:right w:val="none" w:sz="0" w:space="0" w:color="auto"/>
      </w:divBdr>
    </w:div>
    <w:div w:id="1866863654">
      <w:bodyDiv w:val="1"/>
      <w:marLeft w:val="0"/>
      <w:marRight w:val="0"/>
      <w:marTop w:val="0"/>
      <w:marBottom w:val="0"/>
      <w:divBdr>
        <w:top w:val="none" w:sz="0" w:space="0" w:color="auto"/>
        <w:left w:val="none" w:sz="0" w:space="0" w:color="auto"/>
        <w:bottom w:val="none" w:sz="0" w:space="0" w:color="auto"/>
        <w:right w:val="none" w:sz="0" w:space="0" w:color="auto"/>
      </w:divBdr>
    </w:div>
    <w:div w:id="1941722392">
      <w:bodyDiv w:val="1"/>
      <w:marLeft w:val="0"/>
      <w:marRight w:val="0"/>
      <w:marTop w:val="0"/>
      <w:marBottom w:val="0"/>
      <w:divBdr>
        <w:top w:val="none" w:sz="0" w:space="0" w:color="auto"/>
        <w:left w:val="none" w:sz="0" w:space="0" w:color="auto"/>
        <w:bottom w:val="none" w:sz="0" w:space="0" w:color="auto"/>
        <w:right w:val="none" w:sz="0" w:space="0" w:color="auto"/>
      </w:divBdr>
    </w:div>
    <w:div w:id="1972050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90.png"/><Relationship Id="rId21" Type="http://schemas.openxmlformats.org/officeDocument/2006/relationships/image" Target="media/image15.png"/><Relationship Id="rId34" Type="http://schemas.openxmlformats.org/officeDocument/2006/relationships/image" Target="media/image27.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6.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C555E-4AF5-43F5-AD58-FD3F9742A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16</Pages>
  <Words>3420</Words>
  <Characters>19498</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KAT SUBRAMANIAN#</dc:creator>
  <cp:keywords/>
  <dc:description/>
  <cp:lastModifiedBy>#VENKAT SUBRAMANIAN#</cp:lastModifiedBy>
  <cp:revision>15</cp:revision>
  <dcterms:created xsi:type="dcterms:W3CDTF">2022-11-02T13:02:00Z</dcterms:created>
  <dcterms:modified xsi:type="dcterms:W3CDTF">2022-11-06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6c18a21-02b4-4bc3-b728-0a21f8b5388e</vt:lpwstr>
  </property>
</Properties>
</file>